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rsidR="00594767" w:rsidRPr="00927584" w:rsidRDefault="00594767" w:rsidP="00594767">
      <w:pPr>
        <w:spacing w:line="360" w:lineRule="auto"/>
        <w:jc w:val="both"/>
      </w:pPr>
      <w:r w:rsidRPr="00927584">
        <w:t xml:space="preserve">1. Intraspecific variation exists in a wide range of biological processes and is the source for species adaptation to environmental changes. Plant reproduction by seed relies on seed germination, an irreversible physiological process regulated by environmental temperature and water availability. Intraspecific variation in the thermal thresholds for germination is widespread in seed plants and has been the subject of abundant research. However, much less </w:t>
      </w:r>
      <w:proofErr w:type="gramStart"/>
      <w:r w:rsidRPr="00927584">
        <w:t>is known</w:t>
      </w:r>
      <w:proofErr w:type="gramEnd"/>
      <w:r w:rsidRPr="00927584">
        <w:t xml:space="preserve"> about intraspecific variation in the water thresholds for seed germination. 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but this significance </w:t>
      </w:r>
      <w:proofErr w:type="gramStart"/>
      <w:r w:rsidRPr="00927584">
        <w:t>has never been tested</w:t>
      </w:r>
      <w:proofErr w:type="gramEnd"/>
      <w:r w:rsidRPr="00927584">
        <w:t xml:space="preserve"> at microclimatic scales.</w:t>
      </w:r>
    </w:p>
    <w:p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w:t>
      </w:r>
      <w:proofErr w:type="spellStart"/>
      <w:r w:rsidRPr="00927584">
        <w:rPr>
          <w:i/>
          <w:iCs/>
        </w:rPr>
        <w:t>langeanus</w:t>
      </w:r>
      <w:proofErr w:type="spellEnd"/>
      <w:r w:rsidRPr="00927584">
        <w:rPr>
          <w:i/>
          <w:iCs/>
        </w:rPr>
        <w:t xml:space="preserve"> </w:t>
      </w:r>
      <w:r w:rsidRPr="00927584">
        <w:t>(</w:t>
      </w:r>
      <w:proofErr w:type="spellStart"/>
      <w:r w:rsidRPr="00927584">
        <w:t>Caryophyllaceae</w:t>
      </w:r>
      <w:proofErr w:type="spellEnd"/>
      <w:r w:rsidRPr="00927584">
        <w:t xml:space="preserv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r w:rsidRPr="00927584">
        <w:t xml:space="preserve">, i.e. there was intraspecific variation in germination responses to water stress.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meaning their germination was more drought-tolerant. These results support 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has functional significance, even at environmental microscales (c. 10 m).</w:t>
      </w:r>
    </w:p>
    <w:p w:rsidR="00594767" w:rsidRPr="00927584" w:rsidRDefault="00594767" w:rsidP="00594767">
      <w:pPr>
        <w:spacing w:line="360" w:lineRule="auto"/>
        <w:jc w:val="both"/>
      </w:pPr>
      <w:r w:rsidRPr="00927584">
        <w:t>4. Synthesis: Our results indicate that the germination base water potential is a functional trait with important consequences for individual phenology, reproduction, and fitness in water-limited ecosystems. This functional intraspecific variation in base water potential highlights the adaptation potential of seed germination to both current and future climate scenarios.</w:t>
      </w:r>
    </w:p>
    <w:p w:rsidR="00594767" w:rsidRPr="00927584" w:rsidRDefault="00594767" w:rsidP="00594767">
      <w:pPr>
        <w:spacing w:line="360" w:lineRule="auto"/>
        <w:jc w:val="both"/>
        <w:rPr>
          <w:b/>
          <w:bCs/>
        </w:rPr>
      </w:pPr>
      <w:r w:rsidRPr="00927584">
        <w:rPr>
          <w:b/>
          <w:bCs/>
        </w:rPr>
        <w:t>Key words</w:t>
      </w:r>
    </w:p>
    <w:p w:rsidR="00594767" w:rsidRPr="00927584" w:rsidRDefault="00594767" w:rsidP="00594767">
      <w:pPr>
        <w:spacing w:line="360" w:lineRule="auto"/>
        <w:jc w:val="both"/>
      </w:pPr>
      <w:r w:rsidRPr="00927584">
        <w:t>Microclimate; Microscale; Intraspecific variability; Seed germination; Plant regeneration, germination base water potential, germination thresholds, hydro-time models, PEG, drought-limited ecosystems, water-limited ecosystems, water stress.</w:t>
      </w:r>
    </w:p>
    <w:p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rsidR="00594767" w:rsidRPr="00927584" w:rsidRDefault="00594767" w:rsidP="00594767">
      <w:pPr>
        <w:spacing w:line="360" w:lineRule="auto"/>
        <w:jc w:val="both"/>
        <w:rPr>
          <w:lang w:val="es-ES"/>
        </w:rPr>
      </w:pPr>
      <w:r w:rsidRPr="00927584">
        <w:rPr>
          <w:lang w:val="es-ES"/>
        </w:rPr>
        <w:lastRenderedPageBreak/>
        <w:t xml:space="preserve">1. La variación </w:t>
      </w:r>
      <w:proofErr w:type="spellStart"/>
      <w:r w:rsidRPr="00927584">
        <w:rPr>
          <w:lang w:val="es-ES"/>
        </w:rPr>
        <w:t>intraespecífica</w:t>
      </w:r>
      <w:proofErr w:type="spellEnd"/>
      <w:r w:rsidRPr="00927584">
        <w:rPr>
          <w:lang w:val="es-ES"/>
        </w:rPr>
        <w:t xml:space="preserve"> es </w:t>
      </w:r>
      <w:r>
        <w:rPr>
          <w:lang w:val="es-ES"/>
        </w:rPr>
        <w:t xml:space="preserve">una </w:t>
      </w:r>
      <w:r w:rsidRPr="00927584">
        <w:rPr>
          <w:lang w:val="es-ES"/>
        </w:rPr>
        <w:t xml:space="preserve">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w:t>
      </w:r>
      <w:proofErr w:type="spellStart"/>
      <w:r w:rsidRPr="00927584">
        <w:rPr>
          <w:lang w:val="es-ES"/>
        </w:rPr>
        <w:t>intraespecífica</w:t>
      </w:r>
      <w:proofErr w:type="spellEnd"/>
      <w:r w:rsidRPr="00927584">
        <w:rPr>
          <w:lang w:val="es-ES"/>
        </w:rPr>
        <w:t xml:space="preserve"> enfocada a los límites termales para la germinación </w:t>
      </w:r>
      <w:proofErr w:type="gramStart"/>
      <w:r w:rsidRPr="00927584">
        <w:rPr>
          <w:lang w:val="es-ES"/>
        </w:rPr>
        <w:t>han</w:t>
      </w:r>
      <w:proofErr w:type="gramEnd"/>
      <w:r w:rsidRPr="00927584">
        <w:rPr>
          <w:lang w:val="es-ES"/>
        </w:rPr>
        <w:t xml:space="preserve"> estado objeto de abundante investigación. Sin embargo, los límites hídricos para la germinación han sido mucho menos estudiados. La distribución y magnitud de la variación </w:t>
      </w:r>
      <w:proofErr w:type="spellStart"/>
      <w:r w:rsidRPr="00927584">
        <w:rPr>
          <w:lang w:val="es-ES"/>
        </w:rPr>
        <w:t>intraespecífica</w:t>
      </w:r>
      <w:proofErr w:type="spellEnd"/>
      <w:r w:rsidRPr="00927584">
        <w:rPr>
          <w:lang w:val="es-ES"/>
        </w:rPr>
        <w:t xml:space="preserve">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w:t>
      </w:r>
      <w:proofErr w:type="spellStart"/>
      <w:r w:rsidRPr="00927584">
        <w:rPr>
          <w:lang w:val="es-ES"/>
        </w:rPr>
        <w:t>microescala</w:t>
      </w:r>
      <w:proofErr w:type="spellEnd"/>
      <w:r w:rsidRPr="00927584">
        <w:rPr>
          <w:lang w:val="es-ES"/>
        </w:rPr>
        <w:t>.</w:t>
      </w:r>
    </w:p>
    <w:p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w:t>
      </w:r>
      <w:proofErr w:type="spellStart"/>
      <w:r w:rsidRPr="00927584">
        <w:rPr>
          <w:lang w:val="es-ES"/>
        </w:rPr>
        <w:t>intraespecífica</w:t>
      </w:r>
      <w:proofErr w:type="spellEnd"/>
      <w:r w:rsidRPr="00927584">
        <w:rPr>
          <w:lang w:val="es-ES"/>
        </w:rPr>
        <w:t xml:space="preserve">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w:t>
      </w:r>
      <w:proofErr w:type="spellStart"/>
      <w:r w:rsidRPr="00927584">
        <w:rPr>
          <w:lang w:val="es-ES"/>
        </w:rPr>
        <w:t>polietilenglicol</w:t>
      </w:r>
      <w:proofErr w:type="spellEnd"/>
      <w:r w:rsidRPr="00927584">
        <w:rPr>
          <w:lang w:val="es-ES"/>
        </w:rPr>
        <w:t xml:space="preserve">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w:t>
      </w:r>
      <w:proofErr w:type="spellStart"/>
      <w:r w:rsidRPr="00927584">
        <w:rPr>
          <w:lang w:val="es-ES"/>
        </w:rPr>
        <w:t>intraespecífica</w:t>
      </w:r>
      <w:proofErr w:type="spellEnd"/>
      <w:r w:rsidRPr="00927584">
        <w:rPr>
          <w:lang w:val="es-ES"/>
        </w:rPr>
        <w:t xml:space="preserve">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w:t>
      </w:r>
      <w:proofErr w:type="spellStart"/>
      <w:r w:rsidRPr="00927584">
        <w:rPr>
          <w:lang w:val="es-ES"/>
        </w:rPr>
        <w:t>intraespecífica</w:t>
      </w:r>
      <w:proofErr w:type="spellEnd"/>
      <w:r w:rsidRPr="00927584">
        <w:rPr>
          <w:lang w:val="es-ES"/>
        </w:rPr>
        <w:t xml:space="preserve">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w:t>
      </w:r>
      <w:proofErr w:type="spellStart"/>
      <w:r w:rsidRPr="00927584">
        <w:rPr>
          <w:lang w:val="es-ES"/>
        </w:rPr>
        <w:t>microescala</w:t>
      </w:r>
      <w:proofErr w:type="spellEnd"/>
      <w:r w:rsidRPr="00927584">
        <w:rPr>
          <w:lang w:val="es-ES"/>
        </w:rPr>
        <w:t xml:space="preserve"> (aprox. 10m).</w:t>
      </w:r>
    </w:p>
    <w:p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w:t>
      </w:r>
      <w:proofErr w:type="spellStart"/>
      <w:r w:rsidRPr="00927584">
        <w:rPr>
          <w:lang w:val="es-ES"/>
        </w:rPr>
        <w:t>fitness</w:t>
      </w:r>
      <w:proofErr w:type="spellEnd"/>
      <w:r w:rsidRPr="00927584">
        <w:rPr>
          <w:lang w:val="es-ES"/>
        </w:rPr>
        <w:t xml:space="preserve"> de los individuos en ambientes con limitada disponibilidad hídrica. Estos hallazgos resaltan el potencial de adaptación de la germinación a condiciones climáticas actuales y futuras.  </w:t>
      </w:r>
    </w:p>
    <w:p w:rsidR="00594767" w:rsidRPr="00DD3073" w:rsidRDefault="00594767" w:rsidP="00594767">
      <w:pPr>
        <w:rPr>
          <w:lang w:val="es-ES"/>
        </w:rPr>
      </w:pPr>
      <w:r w:rsidRPr="00DD3073">
        <w:rPr>
          <w:lang w:val="es-ES"/>
        </w:rPr>
        <w:br w:type="page"/>
      </w:r>
    </w:p>
    <w:p w:rsidR="00594767" w:rsidRPr="00927584" w:rsidRDefault="00594767" w:rsidP="00594767">
      <w:pPr>
        <w:pStyle w:val="Ttulo2"/>
        <w:spacing w:line="360" w:lineRule="auto"/>
        <w:jc w:val="both"/>
      </w:pPr>
      <w:r w:rsidRPr="00927584">
        <w:lastRenderedPageBreak/>
        <w:t>1. Introduction</w:t>
      </w:r>
    </w:p>
    <w:p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Pr="00927584">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Pr="00927584">
        <w:fldChar w:fldCharType="separate"/>
      </w:r>
      <w:r w:rsidRPr="00927584">
        <w:rPr>
          <w:noProof/>
        </w:rPr>
        <w:t>(Byars et al. 2007; Albert et al. 2010)</w:t>
      </w:r>
      <w:r w:rsidRPr="00927584">
        <w:fldChar w:fldCharType="end"/>
      </w:r>
      <w:r w:rsidRPr="00927584">
        <w:t>. This variation plays a key role in a wide range of biological processes, from individual fitness to population dynamics, species interactions, community assembly and ecosystem properties (</w:t>
      </w:r>
      <w:proofErr w:type="spellStart"/>
      <w:r w:rsidRPr="00927584">
        <w:fldChar w:fldCharType="begin" w:fldLock="1"/>
      </w:r>
      <w:r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Pr="00927584">
        <w:fldChar w:fldCharType="separate"/>
      </w:r>
      <w:r w:rsidRPr="00927584">
        <w:rPr>
          <w:noProof/>
        </w:rPr>
        <w:t>Westerband</w:t>
      </w:r>
      <w:proofErr w:type="spellEnd"/>
      <w:r w:rsidRPr="00927584">
        <w:rPr>
          <w:noProof/>
        </w:rPr>
        <w:t xml:space="preserve"> et al. 2021)</w:t>
      </w:r>
      <w:r w:rsidRPr="00927584">
        <w:fldChar w:fldCharType="end"/>
      </w:r>
      <w:r w:rsidRPr="00927584">
        <w:t>. Intraspecific variation has been hypothesized to be a response to heterogeneous environments (</w:t>
      </w:r>
      <w:r w:rsidRPr="00927584">
        <w:fldChar w:fldCharType="begin" w:fldLock="1"/>
      </w:r>
      <w:r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Pr="00927584">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Pr="00927584">
        <w:fldChar w:fldCharType="separate"/>
      </w:r>
      <w:r w:rsidRPr="00927584">
        <w:rPr>
          <w:noProof/>
        </w:rPr>
        <w:t>(de Bello et al. 2021)</w:t>
      </w:r>
      <w:r w:rsidRPr="00927584">
        <w:fldChar w:fldCharType="end"/>
      </w:r>
    </w:p>
    <w:p w:rsidR="00594767" w:rsidRPr="00927584" w:rsidRDefault="00594767" w:rsidP="00594767">
      <w:pPr>
        <w:autoSpaceDE w:val="0"/>
        <w:autoSpaceDN w:val="0"/>
        <w:adjustRightInd w:val="0"/>
        <w:spacing w:after="0" w:line="360" w:lineRule="auto"/>
        <w:ind w:firstLine="709"/>
        <w:jc w:val="both"/>
      </w:pPr>
      <w:r w:rsidRPr="00927584">
        <w:t xml:space="preserve">The plant life cycle begins with seed germination, an irreversible </w:t>
      </w:r>
      <w:proofErr w:type="spellStart"/>
      <w:r w:rsidRPr="00927584">
        <w:t>ecophysiological</w:t>
      </w:r>
      <w:proofErr w:type="spellEnd"/>
      <w:r w:rsidRPr="00927584">
        <w:t xml:space="preserve"> process driven by moisture and temperature (</w:t>
      </w:r>
      <w:proofErr w:type="spellStart"/>
      <w:r w:rsidRPr="00927584">
        <w:rPr>
          <w:noProof/>
        </w:rPr>
        <w:t>Bewley</w:t>
      </w:r>
      <w:proofErr w:type="spellEnd"/>
      <w:r w:rsidRPr="00927584">
        <w:rPr>
          <w:noProof/>
        </w:rPr>
        <w:t xml:space="preserve">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Pr="00927584">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Pr="00927584">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Pr="00927584">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et al. 2022)","plainTextFormattedCitation":"(Rosbakh et al. 2022)","previouslyFormattedCitation":"(Rosbakh et al.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Pr="00927584">
        <w:fldChar w:fldCharType="separate"/>
      </w:r>
      <w:r w:rsidRPr="00927584">
        <w:rPr>
          <w:noProof/>
        </w:rPr>
        <w:t>(Walck et al. 2011)</w:t>
      </w:r>
      <w:r w:rsidRPr="00927584">
        <w:fldChar w:fldCharType="end"/>
      </w:r>
      <w:r w:rsidRPr="00927584">
        <w:t>. Thus, the adaptation or acclimatization of plant regeneration to ongoing climate change will largely depend on</w:t>
      </w:r>
      <w:r w:rsidRPr="00927584" w:rsidDel="0062505A">
        <w:t xml:space="preserve"> </w:t>
      </w:r>
      <w:r w:rsidRPr="00927584">
        <w:t xml:space="preserve">intraspecific variation in seed germination responses to moisture and temperature </w:t>
      </w:r>
      <w:r w:rsidRPr="00927584">
        <w:fldChar w:fldCharType="begin" w:fldLock="1"/>
      </w:r>
      <w:r w:rsidRPr="00927584">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Pr="00927584">
        <w:fldChar w:fldCharType="separate"/>
      </w:r>
      <w:r w:rsidRPr="00927584">
        <w:rPr>
          <w:noProof/>
        </w:rPr>
        <w:t>(Cochrane et al. 2015)</w:t>
      </w:r>
      <w:r w:rsidRPr="00927584">
        <w:fldChar w:fldCharType="end"/>
      </w:r>
      <w:r w:rsidRPr="00927584">
        <w:t xml:space="preserve">. However, compared to temperature </w:t>
      </w:r>
      <w:r w:rsidRPr="00927584">
        <w:fldChar w:fldCharType="begin" w:fldLock="1"/>
      </w:r>
      <w:r w:rsidRPr="00927584">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Pr="00927584">
        <w:fldChar w:fldCharType="separate"/>
      </w:r>
      <w:r w:rsidRPr="00927584">
        <w:rPr>
          <w:noProof/>
        </w:rPr>
        <w:t>(Orrù et al. 2012; Fernández-Pascual et al. 2013; Fernández-Pascual et al.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Pr="00927584">
        <w:fldChar w:fldCharType="separate"/>
      </w:r>
      <w:r w:rsidRPr="00927584">
        <w:rPr>
          <w:noProof/>
        </w:rPr>
        <w:t>(Bernau et al. 2020; Sumner &amp; Venn 2021)</w:t>
      </w:r>
      <w:r w:rsidRPr="00927584">
        <w:fldChar w:fldCharType="end"/>
      </w:r>
      <w:r w:rsidRPr="00927584">
        <w:t xml:space="preserve">. Current assumptions about germination responses to drought are centred on the species level </w:t>
      </w:r>
      <w:r w:rsidRPr="00927584">
        <w:fldChar w:fldCharType="begin" w:fldLock="1"/>
      </w:r>
      <w:r w:rsidRPr="00927584">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Pr="00927584">
        <w:fldChar w:fldCharType="separate"/>
      </w:r>
      <w:r w:rsidRPr="00927584">
        <w:rPr>
          <w:noProof/>
        </w:rPr>
        <w:t>(Kos &amp; Poschlod 2008; Yi et al. 2019; Gelviz-Gelvez et al. 2020)</w:t>
      </w:r>
      <w:r w:rsidRPr="00927584">
        <w:fldChar w:fldCharType="end"/>
      </w:r>
      <w:r w:rsidRPr="00927584">
        <w:t xml:space="preserve">, and the extent of intraspecific variation in germination responses to water stress is largely unknown </w:t>
      </w:r>
      <w:r w:rsidRPr="00927584">
        <w:fldChar w:fldCharType="begin" w:fldLock="1"/>
      </w:r>
      <w:r w:rsidRPr="00927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Pr="00927584">
        <w:fldChar w:fldCharType="separate"/>
      </w:r>
      <w:r w:rsidRPr="00927584">
        <w:rPr>
          <w:noProof/>
        </w:rPr>
        <w:t>(Gya et al. 2023)</w:t>
      </w:r>
      <w:r w:rsidRPr="00927584">
        <w:fldChar w:fldCharType="end"/>
      </w:r>
      <w:r w:rsidRPr="00927584">
        <w:t xml:space="preserve">.  Furthermore, it is unknown if this variation has functional significance </w:t>
      </w:r>
      <w:r w:rsidRPr="00927584">
        <w:fldChar w:fldCharType="begin" w:fldLock="1"/>
      </w:r>
      <w:r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Pr="00927584">
        <w:fldChar w:fldCharType="separate"/>
      </w:r>
      <w:r w:rsidRPr="00927584">
        <w:rPr>
          <w:noProof/>
        </w:rPr>
        <w:t>(de Bello et al. 2021)</w:t>
      </w:r>
      <w:r w:rsidRPr="00927584">
        <w:fldChar w:fldCharType="end"/>
      </w:r>
      <w:r w:rsidRPr="00927584">
        <w:t xml:space="preserve">. </w:t>
      </w:r>
    </w:p>
    <w:p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Pr="00927584">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Pr="00927584">
        <w:fldChar w:fldCharType="separate"/>
      </w:r>
      <w:r w:rsidRPr="00927584">
        <w:rPr>
          <w:noProof/>
        </w:rPr>
        <w:t>(Escobar et al.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Pr="00927584">
        <w:fldChar w:fldCharType="separate"/>
      </w:r>
      <w:r w:rsidRPr="00927584">
        <w:rPr>
          <w:noProof/>
        </w:rPr>
        <w:t>(Giménez-Benavides et al. 2007)</w:t>
      </w:r>
      <w:r w:rsidRPr="00927584">
        <w:fldChar w:fldCharType="end"/>
      </w:r>
      <w:r w:rsidRPr="00927584">
        <w:t xml:space="preserve">. Recent findings support that within a single species, populations from arid conditions show advanced reproductive phenology: earlier flowering </w:t>
      </w:r>
      <w:r w:rsidRPr="00927584">
        <w:lastRenderedPageBreak/>
        <w:fldChar w:fldCharType="begin" w:fldLock="1"/>
      </w:r>
      <w:r w:rsidRPr="00927584">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rsidRPr="00927584">
        <w:t xml:space="preserve">, germination </w:t>
      </w:r>
      <w:r w:rsidRPr="00927584">
        <w:fldChar w:fldCharType="begin" w:fldLock="1"/>
      </w:r>
      <w:r w:rsidRPr="00927584">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Pr="00927584">
        <w:fldChar w:fldCharType="separate"/>
      </w:r>
      <w:r w:rsidRPr="00927584">
        <w:rPr>
          <w:noProof/>
        </w:rPr>
        <w:t>(Christie et al. 2022; Mira et al. 2023)</w:t>
      </w:r>
      <w:r w:rsidRPr="00927584">
        <w:fldChar w:fldCharType="end"/>
      </w:r>
      <w:r w:rsidRPr="00927584">
        <w:t xml:space="preserve"> and seedling emergence </w:t>
      </w:r>
      <w:r w:rsidRPr="00927584">
        <w:fldChar w:fldCharType="begin" w:fldLock="1"/>
      </w:r>
      <w:r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Pr="00927584">
        <w:fldChar w:fldCharType="separate"/>
      </w:r>
      <w:r w:rsidRPr="00927584">
        <w:rPr>
          <w:noProof/>
        </w:rPr>
        <w:t>(Dickman et al. 2019)</w:t>
      </w:r>
      <w:r w:rsidRPr="00927584">
        <w:fldChar w:fldCharType="end"/>
      </w:r>
      <w:r w:rsidRPr="00927584">
        <w:t xml:space="preserve">. Such intraspecific variation in </w:t>
      </w:r>
      <w:proofErr w:type="spellStart"/>
      <w:r w:rsidRPr="00927584">
        <w:t>phenological</w:t>
      </w:r>
      <w:proofErr w:type="spellEnd"/>
      <w:r w:rsidRPr="00927584">
        <w:t xml:space="preserve"> and reproductive allocation traits is key for climate adaptation </w:t>
      </w:r>
      <w:r w:rsidRPr="00927584">
        <w:fldChar w:fldCharType="begin" w:fldLock="1"/>
      </w:r>
      <w:r w:rsidRPr="00927584">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w:instrText>
      </w:r>
      <w:r w:rsidRPr="00DD3073">
        <w:rPr>
          <w:lang w:val="es-ES"/>
        </w:rPr>
        <w:instrText xml:space="preserve">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et al. 2017)","plainTextFormattedCitation":"(Kurze et al. 2017)","previouslyFormattedCitation":"(Kurze et al. 2017)"},"properties":{"noteIndex":0},"schema":"https://github.com/citation-style-language/schema/raw/master/csl-citation.json"}</w:instrText>
      </w:r>
      <w:r w:rsidRPr="00927584">
        <w:fldChar w:fldCharType="separate"/>
      </w:r>
      <w:r w:rsidRPr="00DD3073">
        <w:rPr>
          <w:noProof/>
          <w:lang w:val="es-ES"/>
        </w:rPr>
        <w:t>(Kurze et al. 2017)</w:t>
      </w:r>
      <w:r w:rsidRPr="00927584">
        <w:fldChar w:fldCharType="end"/>
      </w:r>
      <w:r w:rsidRPr="00DD3073">
        <w:rPr>
          <w:lang w:val="es-ES"/>
        </w:rPr>
        <w:t xml:space="preserve"> </w:t>
      </w:r>
      <w:r w:rsidRPr="00927584">
        <w:fldChar w:fldCharType="begin" w:fldLock="1"/>
      </w:r>
      <w:r w:rsidRPr="00DD3073">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Pr="00927584">
        <w:fldChar w:fldCharType="separate"/>
      </w:r>
      <w:r w:rsidRPr="00DD3073">
        <w:rPr>
          <w:noProof/>
          <w:lang w:val="es-ES"/>
        </w:rPr>
        <w:t>(Anderson et al.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proofErr w:type="spellStart"/>
      <w:r w:rsidRPr="00DD3073">
        <w:rPr>
          <w:lang w:val="es-ES"/>
        </w:rPr>
        <w:t>example</w:t>
      </w:r>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Pr="00DD3073">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w:instrText>
      </w:r>
      <w:r w:rsidRPr="00927584">
        <w:instrText xml:space="preserve">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Pr="00927584">
        <w:fldChar w:fldCharType="separate"/>
      </w:r>
      <w:r w:rsidRPr="00927584">
        <w:rPr>
          <w:noProof/>
        </w:rPr>
        <w:t>(Dickman et al. 2019)</w:t>
      </w:r>
      <w:r w:rsidRPr="00927584">
        <w:fldChar w:fldCharType="end"/>
      </w:r>
      <w:r w:rsidRPr="00927584">
        <w:t xml:space="preserve"> show rapid shifts in regeneration trait means and variance in response to drought, increasing the chance of population survival. </w:t>
      </w:r>
    </w:p>
    <w:p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Pr="00927584">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Pr="00927584">
        <w:fldChar w:fldCharType="separate"/>
      </w:r>
      <w:r w:rsidRPr="00927584">
        <w:rPr>
          <w:noProof/>
        </w:rPr>
        <w:t>(Vorkauf et al. 2021)</w:t>
      </w:r>
      <w:r w:rsidRPr="00927584">
        <w:fldChar w:fldCharType="end"/>
      </w:r>
      <w:r w:rsidRPr="00927584">
        <w:t xml:space="preserve"> and increasing summer drought </w:t>
      </w:r>
      <w:r w:rsidRPr="00927584">
        <w:fldChar w:fldCharType="begin" w:fldLock="1"/>
      </w:r>
      <w:r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Pr="00927584">
        <w:fldChar w:fldCharType="separate"/>
      </w:r>
      <w:r w:rsidRPr="00927584">
        <w:rPr>
          <w:noProof/>
        </w:rPr>
        <w:t>(Kotlarski et al.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Pr="0092758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Pr="00927584">
        <w:fldChar w:fldCharType="separate"/>
      </w:r>
      <w:r w:rsidRPr="00927584">
        <w:rPr>
          <w:noProof/>
        </w:rPr>
        <w:t>(Scherrer &amp;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Pr="00927584">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Pr="00927584">
        <w:fldChar w:fldCharType="separate"/>
      </w:r>
      <w:r w:rsidRPr="00927584">
        <w:rPr>
          <w:noProof/>
        </w:rPr>
        <w:t>(Körner &amp; Hiltbrunner 2021; Jiménez- Alfaro et al. 2024)</w:t>
      </w:r>
      <w:r w:rsidRPr="00927584">
        <w:fldChar w:fldCharType="end"/>
      </w:r>
      <w:r w:rsidRPr="00927584">
        <w:t xml:space="preserve">. Because of these same microclimatic gradients, it </w:t>
      </w:r>
      <w:proofErr w:type="gramStart"/>
      <w:r w:rsidRPr="00927584">
        <w:t>can be expected</w:t>
      </w:r>
      <w:proofErr w:type="gramEnd"/>
      <w:r w:rsidRPr="00927584">
        <w:t xml:space="preserve">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Pr="00927584">
        <w:fldChar w:fldCharType="separate"/>
      </w:r>
      <w:r w:rsidRPr="00927584">
        <w:rPr>
          <w:noProof/>
        </w:rPr>
        <w:t>(Sumner &amp; Venn 2021)</w:t>
      </w:r>
      <w:r w:rsidRPr="00927584">
        <w:fldChar w:fldCharType="end"/>
      </w:r>
      <w:r w:rsidRPr="00927584">
        <w:t>.</w:t>
      </w:r>
    </w:p>
    <w:p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Pr="00927584">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fldChar w:fldCharType="separate"/>
      </w:r>
      <w:r w:rsidRPr="00927584">
        <w:rPr>
          <w:noProof/>
        </w:rPr>
        <w:t>(Donohue et al. 2015)</w:t>
      </w:r>
      <w:r w:rsidRPr="00927584">
        <w:fldChar w:fldCharType="end"/>
      </w:r>
      <w:r w:rsidRPr="00927584">
        <w:t xml:space="preserve">, specifically, the modelling of the seed germination niche using hydro-time models </w:t>
      </w:r>
      <w:r w:rsidRPr="00927584">
        <w:fldChar w:fldCharType="begin" w:fldLock="1"/>
      </w:r>
      <w:r w:rsidRPr="00927584">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Pr="00927584">
        <w:fldChar w:fldCharType="separate"/>
      </w:r>
      <w:r w:rsidRPr="00927584">
        <w:rPr>
          <w:noProof/>
        </w:rPr>
        <w:t>(Allen et al. 2000; Bradford 2002; Bewley et al.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Pr="00927584">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Pr="00927584">
        <w:rPr>
          <w:rFonts w:cstheme="minorHAnsi"/>
          <w:noProof/>
        </w:rPr>
        <w:t>(Donohue et al. 2015)</w:t>
      </w:r>
      <w:r w:rsidRPr="00927584">
        <w:rPr>
          <w:rFonts w:cstheme="minorHAnsi"/>
        </w:rPr>
        <w:fldChar w:fldCharType="end"/>
      </w:r>
      <w:r w:rsidRPr="00927584">
        <w:rPr>
          <w:rFonts w:cstheme="minorHAnsi"/>
        </w:rPr>
        <w:t xml:space="preserve">. </w:t>
      </w:r>
      <w:r w:rsidRPr="00927584">
        <w:t xml:space="preserve">In this study, we used hydro-time models to measure the intraspecific variation of germination responses to water stress along a microclimatic gradient in a drought-limited Mediterranean alpine ecosystem. We focused on an endemic and locally abundant species adapted to these conditions, </w:t>
      </w:r>
      <w:r w:rsidRPr="00927584">
        <w:rPr>
          <w:i/>
        </w:rPr>
        <w:t xml:space="preserve">Dianthus </w:t>
      </w:r>
      <w:proofErr w:type="spellStart"/>
      <w:r w:rsidRPr="00927584">
        <w:rPr>
          <w:i/>
        </w:rPr>
        <w:t>langeanus</w:t>
      </w:r>
      <w:proofErr w:type="spellEnd"/>
      <w:r w:rsidRPr="00927584">
        <w:rPr>
          <w:i/>
        </w:rPr>
        <w:t xml:space="preserve"> </w:t>
      </w:r>
      <w:r w:rsidRPr="00927584">
        <w:rPr>
          <w:iCs/>
        </w:rPr>
        <w:t>Wilk. (</w:t>
      </w:r>
      <w:proofErr w:type="spellStart"/>
      <w:r w:rsidRPr="00927584">
        <w:rPr>
          <w:iCs/>
        </w:rPr>
        <w:t>Caryophyllaceae</w:t>
      </w:r>
      <w:proofErr w:type="spellEnd"/>
      <w:r w:rsidRPr="00927584">
        <w:rPr>
          <w:iCs/>
        </w:rPr>
        <w:t>)</w:t>
      </w:r>
      <w:r w:rsidRPr="00927584">
        <w:t xml:space="preserve">. Our hypothesis was that germination responses to water stress would show functional intraspecific variation along local gradients of water availability. In particular, we expected 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rsidR="00594767" w:rsidRPr="00927584" w:rsidRDefault="00594767" w:rsidP="00594767">
      <w:pPr>
        <w:pStyle w:val="Ttulo2"/>
        <w:spacing w:line="360" w:lineRule="auto"/>
        <w:jc w:val="both"/>
      </w:pPr>
      <w:r w:rsidRPr="00927584">
        <w:t>2. Material and Methods</w:t>
      </w:r>
    </w:p>
    <w:p w:rsidR="00594767" w:rsidRPr="00927584" w:rsidRDefault="00594767" w:rsidP="00594767">
      <w:pPr>
        <w:pStyle w:val="Ttulo3"/>
        <w:spacing w:line="360" w:lineRule="auto"/>
        <w:jc w:val="both"/>
      </w:pPr>
      <w:r w:rsidRPr="00927584">
        <w:t>2.1. Study system</w:t>
      </w:r>
    </w:p>
    <w:p w:rsidR="00594767" w:rsidRDefault="00594767" w:rsidP="00594767">
      <w:pPr>
        <w:spacing w:line="360" w:lineRule="auto"/>
        <w:ind w:firstLine="709"/>
        <w:jc w:val="both"/>
        <w:rPr>
          <w:rFonts w:cstheme="minorHAnsi"/>
        </w:rPr>
      </w:pPr>
      <w:r w:rsidRPr="00927584">
        <w:rPr>
          <w:i/>
          <w:iCs/>
        </w:rPr>
        <w:t xml:space="preserve">Dianthus </w:t>
      </w:r>
      <w:proofErr w:type="spellStart"/>
      <w:r w:rsidRPr="00927584">
        <w:rPr>
          <w:i/>
          <w:iCs/>
        </w:rPr>
        <w:t>langeanus</w:t>
      </w:r>
      <w:proofErr w:type="spellEnd"/>
      <w:r w:rsidRPr="00927584">
        <w:rPr>
          <w:i/>
          <w:iCs/>
        </w:rPr>
        <w:t xml:space="preserve"> </w:t>
      </w:r>
      <w:r w:rsidRPr="00927584">
        <w:rPr>
          <w:iCs/>
        </w:rPr>
        <w:t>Wilk. (</w:t>
      </w:r>
      <w:proofErr w:type="spellStart"/>
      <w:r w:rsidRPr="00927584">
        <w:rPr>
          <w:iCs/>
        </w:rPr>
        <w:t>Caryophyllaceae</w:t>
      </w:r>
      <w:proofErr w:type="spellEnd"/>
      <w:r w:rsidRPr="00927584">
        <w:rPr>
          <w:iCs/>
        </w:rPr>
        <w:t>)</w:t>
      </w:r>
      <w:r w:rsidRPr="00927584">
        <w:t xml:space="preserve"> is a wild carnation endemic to the mountain systems of the </w:t>
      </w:r>
      <w:proofErr w:type="spellStart"/>
      <w:r w:rsidRPr="00927584">
        <w:t>northwestern</w:t>
      </w:r>
      <w:proofErr w:type="spellEnd"/>
      <w:r w:rsidRPr="00927584">
        <w:t xml:space="preserve"> Iberian Peninsula (</w:t>
      </w:r>
      <w:r w:rsidRPr="00927584">
        <w:rPr>
          <w:iCs/>
        </w:rPr>
        <w:t xml:space="preserve">Fig. </w:t>
      </w:r>
      <w:r w:rsidRPr="00927584">
        <w:t xml:space="preserve">1A). </w:t>
      </w:r>
      <w:bookmarkStart w:id="0" w:name="_Hlk153186664"/>
      <w:r w:rsidRPr="00927584">
        <w:rPr>
          <w:i/>
          <w:iCs/>
        </w:rPr>
        <w:t xml:space="preserve">D. </w:t>
      </w:r>
      <w:proofErr w:type="spellStart"/>
      <w:r w:rsidRPr="00927584">
        <w:rPr>
          <w:i/>
          <w:iCs/>
        </w:rPr>
        <w:t>langeanus</w:t>
      </w:r>
      <w:bookmarkEnd w:id="0"/>
      <w:proofErr w:type="spellEnd"/>
      <w:r w:rsidRPr="00927584">
        <w:rPr>
          <w:i/>
          <w:iCs/>
        </w:rPr>
        <w:t xml:space="preserve"> </w:t>
      </w:r>
      <w:r w:rsidRPr="00927584">
        <w:t>mainly lives in open dry grasslands on acid soils (</w:t>
      </w:r>
      <w:r w:rsidRPr="00927584">
        <w:rPr>
          <w:iCs/>
        </w:rPr>
        <w:t xml:space="preserve">Fig. </w:t>
      </w:r>
      <w:r w:rsidRPr="00927584">
        <w:t xml:space="preserve">1B), where it can be locally abundant. Flowering onset occurs in </w:t>
      </w:r>
      <w:r w:rsidRPr="00927584">
        <w:lastRenderedPageBreak/>
        <w:t xml:space="preserve">early June and ripe seeds </w:t>
      </w:r>
      <w:proofErr w:type="gramStart"/>
      <w:r w:rsidRPr="00927584">
        <w:t>are dispersed</w:t>
      </w:r>
      <w:proofErr w:type="gramEnd"/>
      <w:r w:rsidRPr="00927584">
        <w:t xml:space="preserve">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 xml:space="preserve">D. </w:t>
      </w:r>
      <w:proofErr w:type="spellStart"/>
      <w:r w:rsidRPr="00927584">
        <w:rPr>
          <w:i/>
          <w:iCs/>
        </w:rPr>
        <w:t>langeanus</w:t>
      </w:r>
      <w:proofErr w:type="spellEnd"/>
      <w:r w:rsidRPr="00927584">
        <w:t xml:space="preserve"> in the northern limit of its distribution, in the </w:t>
      </w:r>
      <w:r w:rsidRPr="00927584">
        <w:rPr>
          <w:rFonts w:cstheme="minorHAnsi"/>
        </w:rPr>
        <w:t xml:space="preserve">Valles de </w:t>
      </w:r>
      <w:proofErr w:type="spellStart"/>
      <w:r w:rsidRPr="00927584">
        <w:rPr>
          <w:rFonts w:cstheme="minorHAnsi"/>
        </w:rPr>
        <w:t>Omaña</w:t>
      </w:r>
      <w:proofErr w:type="spellEnd"/>
      <w:r w:rsidRPr="00927584">
        <w:rPr>
          <w:rFonts w:cstheme="minorHAnsi"/>
        </w:rPr>
        <w:t xml:space="preserve">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 xml:space="preserve">González Le </w:t>
      </w:r>
      <w:proofErr w:type="spellStart"/>
      <w:r w:rsidRPr="00812E76">
        <w:rPr>
          <w:rFonts w:cstheme="minorHAnsi"/>
        </w:rPr>
        <w:t>Barbier</w:t>
      </w:r>
      <w:proofErr w:type="spellEnd"/>
      <w:r w:rsidRPr="00812E76">
        <w:rPr>
          <w:rFonts w:cstheme="minorHAnsi"/>
        </w:rPr>
        <w:t xml:space="preserve"> et al., 2024,</w:t>
      </w:r>
      <w:r>
        <w:rPr>
          <w:rFonts w:cstheme="minorHAnsi"/>
        </w:rPr>
        <w:t xml:space="preserve"> under revision</w:t>
      </w:r>
      <w:r w:rsidRPr="00927584">
        <w:rPr>
          <w:rFonts w:cstheme="minorHAnsi"/>
        </w:rPr>
        <w:t xml:space="preserve">). It is a transitional biogeographical hub between the </w:t>
      </w:r>
      <w:proofErr w:type="spellStart"/>
      <w:r w:rsidRPr="00927584">
        <w:rPr>
          <w:rFonts w:cstheme="minorHAnsi"/>
        </w:rPr>
        <w:t>Eurosiberian</w:t>
      </w:r>
      <w:proofErr w:type="spellEnd"/>
      <w:r w:rsidRPr="00927584">
        <w:rPr>
          <w:rFonts w:cstheme="minorHAnsi"/>
        </w:rPr>
        <w:t xml:space="preserve"> and Mediterranean regions </w:t>
      </w:r>
      <w:r w:rsidRPr="00927584">
        <w:rPr>
          <w:rFonts w:cstheme="minorHAnsi"/>
        </w:rPr>
        <w:fldChar w:fldCharType="begin" w:fldLock="1"/>
      </w:r>
      <w:r w:rsidRPr="00927584">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Pr="00927584">
        <w:rPr>
          <w:rFonts w:cstheme="minorHAnsi"/>
        </w:rPr>
        <w:fldChar w:fldCharType="separate"/>
      </w:r>
      <w:r w:rsidRPr="00927584">
        <w:rPr>
          <w:rFonts w:cstheme="minorHAnsi"/>
          <w:noProof/>
        </w:rPr>
        <w:t>(Jiménez-Alfaro et al.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rsidR="00594767" w:rsidRDefault="00594767" w:rsidP="00594767">
      <w:pPr>
        <w:spacing w:line="360" w:lineRule="auto"/>
        <w:jc w:val="both"/>
      </w:pPr>
      <w:r>
        <w:rPr>
          <w:noProof/>
          <w:lang w:val="ca-ES" w:eastAsia="ca-ES"/>
        </w:rPr>
        <w:drawing>
          <wp:inline distT="0" distB="0" distL="0" distR="0" wp14:anchorId="251E6849" wp14:editId="1A937058">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rsidR="00594767" w:rsidRPr="00927584" w:rsidRDefault="00594767" w:rsidP="00594767">
      <w:pPr>
        <w:spacing w:line="240" w:lineRule="auto"/>
        <w:jc w:val="both"/>
      </w:pPr>
      <w:r w:rsidRPr="00660184">
        <w:rPr>
          <w:b/>
        </w:rPr>
        <w:t>Figure 1.</w:t>
      </w:r>
      <w:r>
        <w:t xml:space="preserve"> Study system. (A) Distribution of Dianthus </w:t>
      </w:r>
      <w:proofErr w:type="spellStart"/>
      <w:r>
        <w:t>langeanus</w:t>
      </w:r>
      <w:proofErr w:type="spellEnd"/>
      <w:r>
        <w:t xml:space="preserve"> in the Iberian Peninsula (dark areas, adapted from Rocha et al., 2017); the red square highlights our study system. (B) One studied community with D. </w:t>
      </w:r>
      <w:proofErr w:type="spellStart"/>
      <w:r>
        <w:t>langeanus</w:t>
      </w:r>
      <w:proofErr w:type="spellEnd"/>
      <w:r>
        <w:t xml:space="preserve"> in Mediterranean alpine acidic grasslands of Sierra de </w:t>
      </w:r>
      <w:proofErr w:type="spellStart"/>
      <w:r>
        <w:t>Villabandín</w:t>
      </w:r>
      <w:proofErr w:type="spellEnd"/>
      <w:r>
        <w:t xml:space="preserve">, Cantabrian Mountains, </w:t>
      </w:r>
      <w:proofErr w:type="gramStart"/>
      <w:r>
        <w:t>Spain</w:t>
      </w:r>
      <w:proofErr w:type="gramEnd"/>
      <w:r>
        <w:t xml:space="preserve">. (C) Detail of D. </w:t>
      </w:r>
      <w:proofErr w:type="spellStart"/>
      <w:r>
        <w:t>langeanus</w:t>
      </w:r>
      <w:proofErr w:type="spellEnd"/>
      <w:r>
        <w:t xml:space="preserve"> flowers and seeds.</w:t>
      </w:r>
    </w:p>
    <w:p w:rsidR="00594767" w:rsidRPr="00927584" w:rsidRDefault="00594767" w:rsidP="00594767">
      <w:pPr>
        <w:pStyle w:val="Ttulo3"/>
        <w:spacing w:line="360" w:lineRule="auto"/>
        <w:jc w:val="both"/>
      </w:pPr>
      <w:r w:rsidRPr="00927584">
        <w:t>2.2. Field sampling</w:t>
      </w:r>
    </w:p>
    <w:p w:rsidR="00594767" w:rsidRDefault="00594767" w:rsidP="00594767">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 xml:space="preserve">D. </w:t>
      </w:r>
      <w:proofErr w:type="spellStart"/>
      <w:r w:rsidRPr="00927584">
        <w:rPr>
          <w:i/>
        </w:rPr>
        <w:t>langeanus</w:t>
      </w:r>
      <w:proofErr w:type="spellEnd"/>
      <w:r w:rsidRPr="00927584">
        <w:rPr>
          <w:iCs/>
        </w:rPr>
        <w:t xml:space="preserve"> is highly abundant</w:t>
      </w:r>
      <w:r w:rsidRPr="00927584">
        <w:t xml:space="preserve">. </w:t>
      </w:r>
      <w:proofErr w:type="gramStart"/>
      <w:r w:rsidRPr="00927584">
        <w:t xml:space="preserve">In each summit, we established a central representative plot (3 m radius) where we did a floristic </w:t>
      </w:r>
      <w:proofErr w:type="spellStart"/>
      <w:r w:rsidRPr="00927584">
        <w:t>relevé</w:t>
      </w:r>
      <w:proofErr w:type="spellEnd"/>
      <w:r w:rsidRPr="00927584">
        <w:t xml:space="preserve">, recording species composition; and buried, at 5 cm deep, a </w:t>
      </w:r>
      <w:proofErr w:type="spellStart"/>
      <w:r w:rsidRPr="00927584">
        <w:t>Microlog</w:t>
      </w:r>
      <w:proofErr w:type="spellEnd"/>
      <w:r w:rsidRPr="00927584">
        <w:t xml:space="preserve"> SP3 </w:t>
      </w:r>
      <w:proofErr w:type="spellStart"/>
      <w:r w:rsidRPr="00927584">
        <w:t>datalogger</w:t>
      </w:r>
      <w:proofErr w:type="spellEnd"/>
      <w:r w:rsidRPr="00927584">
        <w:t xml:space="preserve">, with hourly records of soil temperature and </w:t>
      </w:r>
      <w:r w:rsidRPr="00927584">
        <w:lastRenderedPageBreak/>
        <w:t>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w:t>
      </w:r>
      <w:proofErr w:type="gramEnd"/>
      <w:r w:rsidRPr="00927584">
        <w:t xml:space="preserve"> The recording period for the </w:t>
      </w:r>
      <w:proofErr w:type="spellStart"/>
      <w:r w:rsidRPr="00927584">
        <w:t>Microlog</w:t>
      </w:r>
      <w:proofErr w:type="spellEnd"/>
      <w:r w:rsidRPr="00927584">
        <w:t xml:space="preserve"> SP3 went from June 2021 to November 2023 (raw data available in GitHub repository). To measure the spatial </w:t>
      </w:r>
      <w:proofErr w:type="spellStart"/>
      <w:r w:rsidRPr="00927584">
        <w:t>microenvironmental</w:t>
      </w:r>
      <w:proofErr w:type="spellEnd"/>
      <w:r w:rsidRPr="00927584">
        <w:t xml:space="preserve"> 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w:t>
      </w:r>
      <w:proofErr w:type="spellStart"/>
      <w:r w:rsidRPr="00927584">
        <w:t>dataloggers</w:t>
      </w:r>
      <w:proofErr w:type="spellEnd"/>
      <w:r w:rsidRPr="00927584">
        <w:t xml:space="preserve">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 and </w:t>
      </w:r>
      <w:r>
        <w:t>five</w:t>
      </w:r>
      <w:r w:rsidRPr="00927584">
        <w:t xml:space="preserve"> </w:t>
      </w:r>
      <w:proofErr w:type="spellStart"/>
      <w:r w:rsidRPr="00927584">
        <w:t>iButtons</w:t>
      </w:r>
      <w:proofErr w:type="spellEnd"/>
      <w:r w:rsidRPr="00927584">
        <w:t xml:space="preserve"> could not be recovered).</w:t>
      </w:r>
    </w:p>
    <w:p w:rsidR="00594767" w:rsidRDefault="00594767" w:rsidP="00594767">
      <w:pPr>
        <w:spacing w:line="360" w:lineRule="auto"/>
        <w:jc w:val="both"/>
      </w:pPr>
      <w:r>
        <w:rPr>
          <w:noProof/>
          <w:lang w:val="ca-ES" w:eastAsia="ca-ES"/>
        </w:rPr>
        <w:lastRenderedPageBreak/>
        <w:drawing>
          <wp:inline distT="0" distB="0" distL="0" distR="0" wp14:anchorId="25499FCF" wp14:editId="148498C0">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rsidR="00594767" w:rsidRPr="00927584" w:rsidRDefault="00594767" w:rsidP="00594767">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w:t>
      </w:r>
      <w:proofErr w:type="spellStart"/>
      <w:r w:rsidRPr="00660184">
        <w:t>relevés</w:t>
      </w:r>
      <w:proofErr w:type="spellEnd"/>
      <w:r w:rsidRPr="00660184">
        <w:t xml:space="preserve">, buried environmental data loggers and collected </w:t>
      </w:r>
      <w:r w:rsidRPr="00660184">
        <w:rPr>
          <w:i/>
        </w:rPr>
        <w:t xml:space="preserve">Dianthus </w:t>
      </w:r>
      <w:proofErr w:type="spellStart"/>
      <w:r w:rsidRPr="00660184">
        <w:rPr>
          <w:i/>
        </w:rPr>
        <w:t>langeanus</w:t>
      </w:r>
      <w:proofErr w:type="spellEnd"/>
      <w:r w:rsidRPr="00660184">
        <w:t xml:space="preserve"> seeds when available. Coloured squares represent subpopulations where </w:t>
      </w:r>
      <w:r w:rsidRPr="00660184">
        <w:rPr>
          <w:i/>
        </w:rPr>
        <w:t xml:space="preserve">D. </w:t>
      </w:r>
      <w:proofErr w:type="spellStart"/>
      <w:r w:rsidRPr="00660184">
        <w:rPr>
          <w:i/>
        </w:rPr>
        <w:t>langeanus</w:t>
      </w:r>
      <w:proofErr w:type="spellEnd"/>
      <w:r w:rsidRPr="00660184">
        <w:t xml:space="preserve"> was present; black squares sites where </w:t>
      </w:r>
      <w:r w:rsidRPr="00F36B92">
        <w:rPr>
          <w:i/>
        </w:rPr>
        <w:t xml:space="preserve">D. </w:t>
      </w:r>
      <w:proofErr w:type="spellStart"/>
      <w:r w:rsidRPr="00F36B92">
        <w:rPr>
          <w:i/>
        </w:rPr>
        <w:t>langeanus</w:t>
      </w:r>
      <w:proofErr w:type="spellEnd"/>
      <w:r w:rsidRPr="00660184">
        <w:t xml:space="preserve"> was absent.</w:t>
      </w:r>
    </w:p>
    <w:p w:rsidR="00594767" w:rsidRPr="00927584" w:rsidRDefault="00594767" w:rsidP="00594767">
      <w:pPr>
        <w:spacing w:line="360" w:lineRule="auto"/>
        <w:ind w:firstLine="709"/>
        <w:jc w:val="both"/>
        <w:rPr>
          <w:noProof/>
          <w:lang w:eastAsia="ca-ES"/>
        </w:rPr>
      </w:pPr>
      <w:r w:rsidRPr="00927584">
        <w:rPr>
          <w:rFonts w:cstheme="minorHAnsi"/>
          <w:i/>
          <w:iCs/>
        </w:rPr>
        <w:t xml:space="preserve">D. </w:t>
      </w:r>
      <w:proofErr w:type="spellStart"/>
      <w:r w:rsidRPr="00927584">
        <w:rPr>
          <w:rFonts w:cstheme="minorHAnsi"/>
          <w:i/>
          <w:iCs/>
        </w:rPr>
        <w:t>langeanus</w:t>
      </w:r>
      <w:proofErr w:type="spellEnd"/>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 xml:space="preserve">D. </w:t>
      </w:r>
      <w:proofErr w:type="spellStart"/>
      <w:r w:rsidRPr="00927584">
        <w:rPr>
          <w:i/>
          <w:iCs/>
        </w:rPr>
        <w:t>langeanus</w:t>
      </w:r>
      <w:proofErr w:type="spellEnd"/>
      <w:r w:rsidRPr="00927584">
        <w:t xml:space="preserve"> was present, local community richness ranged from </w:t>
      </w:r>
      <w:proofErr w:type="gramStart"/>
      <w:r w:rsidRPr="00927584">
        <w:t>3</w:t>
      </w:r>
      <w:proofErr w:type="gramEnd"/>
      <w:r w:rsidRPr="00927584">
        <w:t xml:space="preserve"> to 14 species (average of 8 species). The </w:t>
      </w:r>
      <w:proofErr w:type="gramStart"/>
      <w:r w:rsidRPr="00927584">
        <w:t xml:space="preserve">communities with </w:t>
      </w:r>
      <w:r w:rsidRPr="00927584">
        <w:rPr>
          <w:i/>
          <w:iCs/>
        </w:rPr>
        <w:t xml:space="preserve">D. </w:t>
      </w:r>
      <w:proofErr w:type="spellStart"/>
      <w:r w:rsidRPr="00927584">
        <w:rPr>
          <w:i/>
          <w:iCs/>
        </w:rPr>
        <w:t>langeanus</w:t>
      </w:r>
      <w:proofErr w:type="spellEnd"/>
      <w:r w:rsidRPr="00927584">
        <w:t xml:space="preserve"> were dominated by the </w:t>
      </w:r>
      <w:proofErr w:type="spellStart"/>
      <w:r w:rsidRPr="00927584">
        <w:t>graminoid</w:t>
      </w:r>
      <w:proofErr w:type="spellEnd"/>
      <w:r w:rsidRPr="00927584">
        <w:t xml:space="preserve"> </w:t>
      </w:r>
      <w:proofErr w:type="spellStart"/>
      <w:r w:rsidRPr="00927584">
        <w:t>hemicryptophytes</w:t>
      </w:r>
      <w:proofErr w:type="spellEnd"/>
      <w:r w:rsidRPr="00927584">
        <w:t xml:space="preserve"> </w:t>
      </w:r>
      <w:proofErr w:type="spellStart"/>
      <w:r w:rsidRPr="00927584">
        <w:rPr>
          <w:i/>
        </w:rPr>
        <w:t>Festuca</w:t>
      </w:r>
      <w:proofErr w:type="spellEnd"/>
      <w:r w:rsidRPr="00927584">
        <w:rPr>
          <w:i/>
        </w:rPr>
        <w:t xml:space="preserve"> </w:t>
      </w:r>
      <w:proofErr w:type="spellStart"/>
      <w:r w:rsidRPr="00927584">
        <w:rPr>
          <w:i/>
        </w:rPr>
        <w:t>summilusitana</w:t>
      </w:r>
      <w:proofErr w:type="spellEnd"/>
      <w:r w:rsidRPr="00927584">
        <w:rPr>
          <w:i/>
        </w:rPr>
        <w:t xml:space="preserve"> </w:t>
      </w:r>
      <w:r w:rsidRPr="00927584">
        <w:rPr>
          <w:iCs/>
        </w:rPr>
        <w:t xml:space="preserve">Franco and Rocha </w:t>
      </w:r>
      <w:proofErr w:type="spellStart"/>
      <w:r w:rsidRPr="00927584">
        <w:rPr>
          <w:iCs/>
        </w:rPr>
        <w:t>Afonso</w:t>
      </w:r>
      <w:proofErr w:type="spellEnd"/>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w:t>
      </w:r>
      <w:proofErr w:type="spellStart"/>
      <w:r w:rsidRPr="00927584">
        <w:rPr>
          <w:iCs/>
        </w:rPr>
        <w:t>Mey</w:t>
      </w:r>
      <w:proofErr w:type="spellEnd"/>
      <w:proofErr w:type="gramEnd"/>
      <w:r w:rsidRPr="00927584">
        <w:rPr>
          <w:iCs/>
        </w:rPr>
        <w:t xml:space="preserve">.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lastRenderedPageBreak/>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w:t>
      </w:r>
      <w:proofErr w:type="spellStart"/>
      <w:r w:rsidRPr="00927584">
        <w:t>Reut</w:t>
      </w:r>
      <w:proofErr w:type="spellEnd"/>
      <w:r w:rsidRPr="00927584">
        <w:t xml:space="preserve">. </w:t>
      </w:r>
      <w:proofErr w:type="gramStart"/>
      <w:r w:rsidRPr="00927584">
        <w:t>ex</w:t>
      </w:r>
      <w:proofErr w:type="gramEnd"/>
      <w:r w:rsidRPr="00927584">
        <w:t xml:space="preserve"> </w:t>
      </w:r>
      <w:proofErr w:type="spellStart"/>
      <w:r w:rsidRPr="00927584">
        <w:t>Willk</w:t>
      </w:r>
      <w:proofErr w:type="spellEnd"/>
      <w:r w:rsidRPr="00927584">
        <w:t xml:space="preserve">. Valdés &amp; </w:t>
      </w:r>
      <w:proofErr w:type="spellStart"/>
      <w:r w:rsidRPr="00927584">
        <w:t>H.Scholz</w:t>
      </w:r>
      <w:proofErr w:type="spell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rsidR="00594767" w:rsidRDefault="00594767" w:rsidP="00594767">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rsidR="00594767" w:rsidRDefault="00594767" w:rsidP="00594767">
      <w:pPr>
        <w:spacing w:line="360" w:lineRule="auto"/>
        <w:jc w:val="both"/>
        <w:rPr>
          <w:rFonts w:cstheme="minorHAnsi"/>
        </w:rPr>
      </w:pPr>
      <w:r w:rsidRPr="00927584">
        <w:rPr>
          <w:noProof/>
          <w:lang w:val="ca-ES" w:eastAsia="ca-ES"/>
        </w:rPr>
        <w:drawing>
          <wp:inline distT="0" distB="0" distL="0" distR="0" wp14:anchorId="3DE4BB57" wp14:editId="0AF3DE49">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rsidR="00594767" w:rsidRPr="00660184" w:rsidRDefault="00594767" w:rsidP="00594767">
      <w:pPr>
        <w:spacing w:line="240" w:lineRule="auto"/>
        <w:jc w:val="both"/>
      </w:pPr>
      <w:r w:rsidRPr="00927584">
        <w:rPr>
          <w:b/>
          <w:bCs/>
        </w:rPr>
        <w:t>Figure 3</w:t>
      </w:r>
      <w:r w:rsidRPr="00927584">
        <w:t xml:space="preserve">. Climate of the study sites. (A) Climatic diagram of our study </w:t>
      </w:r>
      <w:proofErr w:type="gramStart"/>
      <w:r w:rsidRPr="00927584">
        <w:t>area,</w:t>
      </w:r>
      <w:proofErr w:type="gramEnd"/>
      <w:r w:rsidRPr="00927584">
        <w:t xml:space="preserve">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in different years</w:t>
      </w:r>
      <w:r w:rsidRPr="00927584">
        <w:t xml:space="preserve"> at each site. We used data from the growing season (April-November) of 2022 and 2023 in three of our </w:t>
      </w:r>
      <w:proofErr w:type="gramStart"/>
      <w:r w:rsidRPr="00927584">
        <w:t>summits,</w:t>
      </w:r>
      <w:proofErr w:type="gramEnd"/>
      <w:r w:rsidRPr="00927584">
        <w:t xml:space="preserve"> </w:t>
      </w:r>
      <w:proofErr w:type="spellStart"/>
      <w:r w:rsidRPr="00927584">
        <w:t>Cañada</w:t>
      </w:r>
      <w:proofErr w:type="spellEnd"/>
      <w:r w:rsidRPr="00927584">
        <w:t xml:space="preserve"> data is not complete and thus was removed from the visualization. (C) Principal Component Analysis ordination of the microclimatic indices for the 78 plots with environmental data. Each colour represents plots from a different summit. </w:t>
      </w:r>
    </w:p>
    <w:p w:rsidR="00594767" w:rsidRPr="00927584" w:rsidRDefault="00594767" w:rsidP="00594767">
      <w:pPr>
        <w:pStyle w:val="Ttulo3"/>
        <w:spacing w:line="360" w:lineRule="auto"/>
        <w:jc w:val="both"/>
      </w:pPr>
      <w:r w:rsidRPr="00927584">
        <w:t>2.3. Microclimatic indices</w:t>
      </w:r>
    </w:p>
    <w:p w:rsidR="00594767" w:rsidRPr="00927584" w:rsidRDefault="00594767" w:rsidP="00594767">
      <w:pPr>
        <w:spacing w:line="360" w:lineRule="auto"/>
        <w:jc w:val="both"/>
      </w:pPr>
      <w:r w:rsidRPr="00927584">
        <w:t xml:space="preserve">We used the records of our </w:t>
      </w:r>
      <w:proofErr w:type="spellStart"/>
      <w:r w:rsidRPr="00927584">
        <w:t>dataloggers</w:t>
      </w:r>
      <w:proofErr w:type="spellEnd"/>
      <w:r w:rsidRPr="00927584">
        <w:t xml:space="preserve"> to calculate soil microclimatic indices as in </w:t>
      </w:r>
      <w:r w:rsidRPr="00927584">
        <w:fldChar w:fldCharType="begin" w:fldLock="1"/>
      </w:r>
      <w:r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t>
      </w:r>
      <w:r w:rsidRPr="00927584">
        <w:lastRenderedPageBreak/>
        <w:t xml:space="preserve">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t>
      </w:r>
      <w:proofErr w:type="gramStart"/>
      <w:r w:rsidRPr="00927584">
        <w:t xml:space="preserve">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temperatures for days in which the mean temperature was below 0 °C (Choler 2018); and (6) GDD = growing degree days, i.e. the sum of daily mean temperatures for days in which the soil mean temperature at five cm deep was above 5 °C (</w:t>
      </w:r>
      <w:proofErr w:type="spellStart"/>
      <w:r w:rsidRPr="00927584">
        <w:t>Körner</w:t>
      </w:r>
      <w:proofErr w:type="spellEnd"/>
      <w:r w:rsidRPr="00927584">
        <w:t xml:space="preserve"> 2021).</w:t>
      </w:r>
      <w:proofErr w:type="gramEnd"/>
      <w:r w:rsidRPr="00927584">
        <w:t xml:space="preserve"> For easier interpretation of FDD, we transformed the values from negative to positive, so higher values represent more freezing conditions (</w:t>
      </w:r>
      <w:r w:rsidRPr="00812E76">
        <w:t>Supplementary Table 1).</w:t>
      </w:r>
      <w:r w:rsidRPr="00927584">
        <w:t xml:space="preserve"> </w:t>
      </w:r>
    </w:p>
    <w:p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Pr="00927584">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Pr="00927584">
        <w:rPr>
          <w:rFonts w:eastAsia="Times New Roman" w:cstheme="minorHAnsi"/>
          <w:color w:val="000000"/>
          <w:lang w:eastAsia="ca-ES"/>
        </w:rPr>
        <w:fldChar w:fldCharType="separate"/>
      </w:r>
      <w:r w:rsidRPr="00927584">
        <w:rPr>
          <w:rFonts w:eastAsia="Times New Roman" w:cstheme="minorHAnsi"/>
          <w:noProof/>
          <w:color w:val="000000"/>
          <w:lang w:eastAsia="ca-ES"/>
        </w:rPr>
        <w:t>(Seneviratne et al.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has been done at a microscale level </w:t>
      </w:r>
      <w:r w:rsidRPr="00927584">
        <w:rPr>
          <w:rFonts w:eastAsia="Times New Roman" w:cstheme="minorHAnsi"/>
          <w:color w:val="000000"/>
          <w:lang w:eastAsia="ca-ES"/>
        </w:rPr>
        <w:fldChar w:fldCharType="begin" w:fldLock="1"/>
      </w:r>
      <w:r w:rsidRPr="00927584">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Pr="00927584">
        <w:rPr>
          <w:rFonts w:eastAsia="Times New Roman" w:cstheme="minorHAnsi"/>
          <w:color w:val="000000"/>
          <w:lang w:eastAsia="ca-ES"/>
        </w:rPr>
        <w:fldChar w:fldCharType="separate"/>
      </w:r>
      <w:r w:rsidRPr="00927584">
        <w:rPr>
          <w:rFonts w:eastAsia="Times New Roman" w:cstheme="minorHAnsi"/>
          <w:noProof/>
          <w:color w:val="000000"/>
          <w:lang w:eastAsia="ca-ES"/>
        </w:rPr>
        <w:t>(Graham et al.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9, P &lt; 0.01, Fig. 3B) were used to confidently extrapolate this assumption to all subpopulations sampled. See the discussion for further considerations about this assumption.</w:t>
      </w:r>
    </w:p>
    <w:p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xml:space="preserve">, towards which the greatest contribution </w:t>
      </w:r>
      <w:proofErr w:type="gramStart"/>
      <w:r w:rsidRPr="00927584">
        <w:t>was made</w:t>
      </w:r>
      <w:proofErr w:type="gramEnd"/>
      <w:r w:rsidRPr="00927584">
        <w:t xml:space="preserve"> by GDD (23.4) and bio1 (23.5). GDD was highly correlated with bio1, bio2, bio7 and FDD (&gt; 70</w:t>
      </w:r>
      <w:r>
        <w:t xml:space="preserve"> </w:t>
      </w:r>
      <w:proofErr w:type="gramStart"/>
      <w:r w:rsidRPr="00927584">
        <w:t>%</w:t>
      </w:r>
      <w:proofErr w:type="gramEnd"/>
      <w:r w:rsidRPr="00927584">
        <w:t xml:space="preserve">, details in Supplementary Table 2). Therefore, we decided to use GDD as the single best descriptor of microclimatic variation for further analyses. </w:t>
      </w:r>
    </w:p>
    <w:p w:rsidR="00594767" w:rsidRPr="00927584" w:rsidRDefault="00594767" w:rsidP="00594767">
      <w:pPr>
        <w:pStyle w:val="Ttulo3"/>
        <w:spacing w:line="360" w:lineRule="auto"/>
        <w:jc w:val="both"/>
      </w:pPr>
      <w:r w:rsidRPr="00927584">
        <w:t>2.4. Seed collection</w:t>
      </w:r>
    </w:p>
    <w:p w:rsidR="00594767" w:rsidRPr="00927584" w:rsidRDefault="00594767" w:rsidP="00594767">
      <w:pPr>
        <w:spacing w:line="360" w:lineRule="auto"/>
        <w:ind w:firstLine="709"/>
        <w:jc w:val="both"/>
      </w:pPr>
      <w:r w:rsidRPr="00927584">
        <w:t xml:space="preserve">We sampled seeds of </w:t>
      </w:r>
      <w:r w:rsidRPr="00927584">
        <w:rPr>
          <w:i/>
          <w:iCs/>
        </w:rPr>
        <w:t xml:space="preserve">D. </w:t>
      </w:r>
      <w:proofErr w:type="spellStart"/>
      <w:r w:rsidRPr="00927584">
        <w:rPr>
          <w:i/>
          <w:iCs/>
        </w:rPr>
        <w:t>langeanus</w:t>
      </w:r>
      <w:proofErr w:type="spellEnd"/>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w:t>
      </w:r>
      <w:r w:rsidRPr="00927584">
        <w:lastRenderedPageBreak/>
        <w:t xml:space="preserve">the </w:t>
      </w:r>
      <w:proofErr w:type="spellStart"/>
      <w:r w:rsidRPr="00927584">
        <w:t>datalogger</w:t>
      </w:r>
      <w:proofErr w:type="spellEnd"/>
      <w:r w:rsidRPr="00927584">
        <w:t xml:space="preserve">,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 xml:space="preserve">D. </w:t>
      </w:r>
      <w:proofErr w:type="spellStart"/>
      <w:r w:rsidRPr="00927584">
        <w:rPr>
          <w:i/>
        </w:rPr>
        <w:t>langeanus</w:t>
      </w:r>
      <w:proofErr w:type="spellEnd"/>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w:t>
      </w:r>
      <w:proofErr w:type="spellStart"/>
      <w:r w:rsidRPr="00927584">
        <w:t>Mettler</w:t>
      </w:r>
      <w:proofErr w:type="spellEnd"/>
      <w:r w:rsidRPr="00927584">
        <w:t xml:space="preserve"> Toledo, New classic SG – Model ML1052E/01, precision 0.1 mg).</w:t>
      </w:r>
    </w:p>
    <w:p w:rsidR="00594767" w:rsidRPr="00927584" w:rsidRDefault="00594767" w:rsidP="00594767">
      <w:pPr>
        <w:pStyle w:val="Ttulo3"/>
        <w:spacing w:line="360" w:lineRule="auto"/>
        <w:jc w:val="both"/>
      </w:pPr>
      <w:r w:rsidRPr="00927584">
        <w:t>2.5. Germination experiments</w:t>
      </w:r>
    </w:p>
    <w:p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Pr="00927584">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Pr="00927584">
        <w:fldChar w:fldCharType="separate"/>
      </w:r>
      <w:r w:rsidRPr="00927584">
        <w:rPr>
          <w:noProof/>
        </w:rPr>
        <w:t>(Mattana et al. 2022)</w:t>
      </w:r>
      <w:r w:rsidRPr="00927584">
        <w:fldChar w:fldCharType="end"/>
      </w:r>
      <w:r w:rsidRPr="00927584">
        <w:t xml:space="preserve">, we expected that fresh </w:t>
      </w:r>
      <w:r w:rsidRPr="00927584">
        <w:rPr>
          <w:i/>
          <w:iCs/>
        </w:rPr>
        <w:t xml:space="preserve">D. </w:t>
      </w:r>
      <w:proofErr w:type="spellStart"/>
      <w:r w:rsidRPr="00927584">
        <w:rPr>
          <w:i/>
          <w:iCs/>
        </w:rPr>
        <w:t>langeanus</w:t>
      </w:r>
      <w:proofErr w:type="spellEnd"/>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proofErr w:type="gramStart"/>
      <w:r w:rsidRPr="00927584">
        <w:t xml:space="preserve">Since we wanted to calculate hydro-time models </w:t>
      </w:r>
      <w:r w:rsidRPr="00927584">
        <w:fldChar w:fldCharType="begin" w:fldLock="1"/>
      </w:r>
      <w:r w:rsidRPr="0092758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Pr="00927584">
        <w:rPr>
          <w:noProof/>
        </w:rPr>
        <w:t>(Bradford 2002)</w:t>
      </w:r>
      <w:r w:rsidRPr="00927584">
        <w:fldChar w:fldCharType="end"/>
      </w:r>
      <w:r w:rsidRPr="00927584">
        <w:t xml:space="preserve"> using non-dormant seeds and no prior information about dormancy alleviation was available for our study species; we repeated the experiments with two seed storage treatments to ensure working with non-dormant but relatively fresh seed lots: </w:t>
      </w:r>
      <w:r w:rsidRPr="00927584">
        <w:rPr>
          <w:rFonts w:cstheme="minorHAnsi"/>
        </w:rPr>
        <w:t>fresh seeds (10 days after collection, hereafter called “fresh”) and after ripened seeds (45 days after collection, hereafter called “after ripened”).</w:t>
      </w:r>
      <w:proofErr w:type="gramEnd"/>
      <w:r w:rsidRPr="00927584">
        <w:rPr>
          <w:rFonts w:cstheme="minorHAnsi"/>
        </w:rPr>
        <w:t xml:space="preserve"> For each storage treatment, we used 12 subpopulations, as seed numbers allowed: six subpopulations </w:t>
      </w:r>
      <w:proofErr w:type="gramStart"/>
      <w:r w:rsidRPr="00927584">
        <w:rPr>
          <w:rFonts w:cstheme="minorHAnsi"/>
        </w:rPr>
        <w:t>were repeated</w:t>
      </w:r>
      <w:proofErr w:type="gramEnd"/>
      <w:r w:rsidRPr="00927584">
        <w:rPr>
          <w:rFonts w:cstheme="minorHAnsi"/>
        </w:rPr>
        <w:t xml:space="preserve">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1). </w:t>
      </w:r>
    </w:p>
    <w:p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Pr="00927584">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Pr="00927584">
        <w:rPr>
          <w:rFonts w:cstheme="minorHAnsi"/>
        </w:rPr>
        <w:fldChar w:fldCharType="separate"/>
      </w:r>
      <w:r w:rsidRPr="00927584">
        <w:rPr>
          <w:rFonts w:cstheme="minorHAnsi"/>
          <w:noProof/>
        </w:rPr>
        <w:t>(Bewley et al.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w:t>
      </w:r>
      <w:proofErr w:type="gramStart"/>
      <w:r w:rsidRPr="00927584">
        <w:t>0</w:t>
      </w:r>
      <w:proofErr w:type="gramEnd"/>
      <w:r w:rsidRPr="00927584">
        <w:t xml:space="preserve">,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w:t>
      </w:r>
      <w:proofErr w:type="spellStart"/>
      <w:r w:rsidRPr="00927584">
        <w:rPr>
          <w:rFonts w:eastAsia="Times New Roman" w:cstheme="minorHAnsi"/>
          <w:color w:val="000000"/>
          <w:lang w:eastAsia="ca-ES"/>
        </w:rPr>
        <w:t>Anoia</w:t>
      </w:r>
      <w:proofErr w:type="spellEnd"/>
      <w:r w:rsidRPr="00927584">
        <w:rPr>
          <w:rFonts w:eastAsia="Times New Roman" w:cstheme="minorHAnsi"/>
          <w:color w:val="000000"/>
          <w:lang w:eastAsia="ca-ES"/>
        </w:rPr>
        <w:t xml:space="preserve"> S.A. paper for germination assays, Ref. 518G085</w:t>
      </w:r>
      <w:r w:rsidRPr="00927584">
        <w:t xml:space="preserve">). To </w:t>
      </w:r>
      <w:r w:rsidRPr="00927584">
        <w:lastRenderedPageBreak/>
        <w:t xml:space="preserve">each dish, we added </w:t>
      </w:r>
      <w:r>
        <w:t>five</w:t>
      </w:r>
      <w:r w:rsidRPr="00927584">
        <w:t xml:space="preserve"> ml of either (a) distilled water or (b) a PEG 6000 solution prepared according to </w:t>
      </w:r>
      <w:r w:rsidRPr="00927584">
        <w:fldChar w:fldCharType="begin" w:fldLock="1"/>
      </w:r>
      <w:r w:rsidRPr="00927584">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Pr="00927584">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w:t>
      </w:r>
      <w:proofErr w:type="spellStart"/>
      <w:r w:rsidRPr="00927584">
        <w:t>parafilm</w:t>
      </w:r>
      <w:proofErr w:type="spellEnd"/>
      <w:r w:rsidRPr="00927584">
        <w:t xml:space="preserve"> to avoid evaporation of the solutions and to maintain constant water potentials throughout the experiment.</w:t>
      </w:r>
    </w:p>
    <w:p w:rsidR="00594767" w:rsidRPr="00927584" w:rsidRDefault="00594767" w:rsidP="00594767">
      <w:pPr>
        <w:spacing w:line="360" w:lineRule="auto"/>
        <w:ind w:firstLine="709"/>
        <w:jc w:val="both"/>
        <w:rPr>
          <w:rFonts w:cstheme="minorHAnsi"/>
        </w:rPr>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w:t>
      </w:r>
      <w:proofErr w:type="gramStart"/>
      <w:r w:rsidRPr="00927584">
        <w:t>must be noted</w:t>
      </w:r>
      <w:proofErr w:type="gramEnd"/>
      <w:r w:rsidRPr="00927584">
        <w:t xml:space="preserve"> that we used constant 20 °C rather than a more realistic diurnal alternating regime to maintain the stability of water stress conditions for the PEG solutions. Conditions were programmed in an incubator </w:t>
      </w:r>
      <w:r w:rsidRPr="00927584">
        <w:rPr>
          <w:rFonts w:cstheme="minorHAnsi"/>
        </w:rPr>
        <w:t>(</w:t>
      </w:r>
      <w:proofErr w:type="spellStart"/>
      <w:r w:rsidRPr="00927584">
        <w:rPr>
          <w:rFonts w:cstheme="minorHAnsi"/>
        </w:rPr>
        <w:t>Aralab</w:t>
      </w:r>
      <w:proofErr w:type="spellEnd"/>
      <w:r w:rsidRPr="00927584">
        <w:rPr>
          <w:rFonts w:cstheme="minorHAnsi"/>
        </w:rPr>
        <w:t xml:space="preserve"> climatic chamber </w:t>
      </w:r>
      <w:proofErr w:type="spellStart"/>
      <w:r w:rsidRPr="00927584">
        <w:rPr>
          <w:rFonts w:cstheme="minorHAnsi"/>
        </w:rPr>
        <w:t>Fitoclima</w:t>
      </w:r>
      <w:proofErr w:type="spellEnd"/>
      <w:r w:rsidRPr="00927584">
        <w:rPr>
          <w:rFonts w:cstheme="minorHAnsi"/>
        </w:rPr>
        <w:t xml:space="preserve">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Pr="00927584">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Pr="00927584">
        <w:fldChar w:fldCharType="separate"/>
      </w:r>
      <w:r w:rsidRPr="00927584">
        <w:rPr>
          <w:noProof/>
        </w:rPr>
        <w:t>(Baskin &amp;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w:t>
      </w:r>
      <w:proofErr w:type="gramStart"/>
      <w:r w:rsidRPr="00927584">
        <w:t>A total of 14,246</w:t>
      </w:r>
      <w:proofErr w:type="gramEnd"/>
      <w:r w:rsidRPr="00927584">
        <w:t xml:space="preserve"> viable (germinated + </w:t>
      </w:r>
      <w:proofErr w:type="spellStart"/>
      <w:r w:rsidRPr="00927584">
        <w:t>germinable</w:t>
      </w:r>
      <w:proofErr w:type="spellEnd"/>
      <w:r w:rsidRPr="00927584">
        <w:t xml:space="preserve">) </w:t>
      </w:r>
      <w:r w:rsidRPr="00927584">
        <w:rPr>
          <w:i/>
          <w:iCs/>
        </w:rPr>
        <w:t xml:space="preserve">D. </w:t>
      </w:r>
      <w:proofErr w:type="spellStart"/>
      <w:r w:rsidRPr="00927584">
        <w:rPr>
          <w:i/>
          <w:iCs/>
        </w:rPr>
        <w:t>langeanus</w:t>
      </w:r>
      <w:proofErr w:type="spellEnd"/>
      <w:r w:rsidRPr="00927584">
        <w:t xml:space="preserve"> seeds were used in this study (raw data is available in GitHub repository).  </w:t>
      </w:r>
    </w:p>
    <w:p w:rsidR="00594767" w:rsidRPr="00927584" w:rsidRDefault="00594767" w:rsidP="00594767">
      <w:pPr>
        <w:pStyle w:val="Ttulo3"/>
        <w:spacing w:line="360" w:lineRule="auto"/>
        <w:jc w:val="both"/>
      </w:pPr>
      <w:r w:rsidRPr="00927584">
        <w:t>2.6. Data analysis</w:t>
      </w:r>
    </w:p>
    <w:p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Brooks et al.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Fernández-Pascual &amp;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Pr="00927584">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Pr="00927584">
        <w:rPr>
          <w:rFonts w:asciiTheme="minorHAnsi" w:eastAsiaTheme="minorHAnsi" w:hAnsiTheme="minorHAnsi" w:cstheme="minorHAnsi"/>
          <w:noProof/>
          <w:color w:val="auto"/>
          <w:sz w:val="22"/>
          <w:szCs w:val="22"/>
        </w:rPr>
        <w:t>(Ram &amp;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rsidR="00594767" w:rsidRPr="00927584" w:rsidRDefault="00594767" w:rsidP="00594767">
      <w:pPr>
        <w:spacing w:line="360" w:lineRule="auto"/>
        <w:ind w:firstLine="709"/>
        <w:jc w:val="both"/>
        <w:rPr>
          <w:rFonts w:cstheme="minorHAnsi"/>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w:t>
      </w:r>
      <w:r w:rsidRPr="00927584">
        <w:rPr>
          <w:rFonts w:cstheme="minorHAnsi"/>
        </w:rPr>
        <w:lastRenderedPageBreak/>
        <w:t xml:space="preserve">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 For each subpopulation, the model returned the base water potential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i.e. the lower water potential threshold beyond which no germination is possible. Then, we modelled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 in the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storage * GDD + (1|summit), family = Gaussian. We found a significant interaction storage * GDD, consequently, we tested each storage treatment separately to check i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ccording to GDD in fresh vs. after ripened seeds. M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GDD + (1|summit), family = Gaussian.</w:t>
      </w:r>
    </w:p>
    <w:p w:rsidR="00594767" w:rsidRPr="00927584" w:rsidRDefault="00594767" w:rsidP="00594767">
      <w:pPr>
        <w:spacing w:line="360" w:lineRule="auto"/>
        <w:ind w:firstLine="709"/>
        <w:jc w:val="both"/>
      </w:pPr>
      <w:r w:rsidRPr="00927584">
        <w:t xml:space="preserve">Additionally, we wanted to control for seed mass, a trait that can modulate germination responses </w:t>
      </w:r>
      <w:r w:rsidRPr="00927584">
        <w:fldChar w:fldCharType="begin" w:fldLock="1"/>
      </w:r>
      <w:r w:rsidRPr="00927584">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DD3073">
        <w:rPr>
          <w:lang w:val="es-ES"/>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Pr="00DD3073">
        <w:rPr>
          <w:noProof/>
          <w:lang w:val="es-ES"/>
        </w:rPr>
        <w:t>(Bond et al. 1999; Pons &amp; Fenner 2000; Fernández-Pascual et al. 2019; Fernández-Pascual et al. 2021)</w:t>
      </w:r>
      <w:r w:rsidRPr="00927584">
        <w:fldChar w:fldCharType="end"/>
      </w:r>
      <w:r w:rsidRPr="00DD3073">
        <w:rPr>
          <w:lang w:val="es-ES"/>
        </w:rPr>
        <w:t xml:space="preserve">. </w:t>
      </w:r>
      <w:r w:rsidRPr="00927584">
        <w:t xml:space="preserve">Evidences on germination responses to drought controlling by seed mass are contradictory with both positive responses for smallest seeds </w:t>
      </w:r>
      <w:r w:rsidRPr="00927584">
        <w:fldChar w:fldCharType="begin" w:fldLock="1"/>
      </w:r>
      <w:r w:rsidRPr="0092758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Pr="00927584">
        <w:rPr>
          <w:noProof/>
        </w:rPr>
        <w:t>(Kikuzawa &amp; Koyama 1999; Merino-Martín et al. 2017; Gya et al. 2023)</w:t>
      </w:r>
      <w:r w:rsidRPr="00927584">
        <w:fldChar w:fldCharType="end"/>
      </w:r>
      <w:r w:rsidRPr="00927584">
        <w:t xml:space="preserve"> and also positive responses to largest seeds </w:t>
      </w:r>
      <w:r w:rsidRPr="00927584">
        <w:fldChar w:fldCharType="begin" w:fldLock="1"/>
      </w:r>
      <w:r w:rsidRPr="0092758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927584">
        <w:fldChar w:fldCharType="separate"/>
      </w:r>
      <w:r w:rsidRPr="00927584">
        <w:rPr>
          <w:noProof/>
        </w:rPr>
        <w:t>(Kidson &amp; Westoby 2000; Gelviz-Gelvez et al. 2020)</w:t>
      </w:r>
      <w:r w:rsidRPr="00927584">
        <w:fldChar w:fldCharType="end"/>
      </w:r>
      <w:r w:rsidRPr="00927584">
        <w:t xml:space="preserve">. W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by fitting GLMMs with gamma distribution (since the model did not fulfil Gaussian assumptions). However, we found no significant relationship between seed mass and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vertAlign w:val="subscript"/>
        </w:rPr>
        <w:t>.</w:t>
      </w:r>
    </w:p>
    <w:p w:rsidR="00594767" w:rsidRPr="00927584" w:rsidRDefault="00594767" w:rsidP="00594767">
      <w:pPr>
        <w:pStyle w:val="Ttulo2"/>
        <w:spacing w:line="360" w:lineRule="auto"/>
        <w:jc w:val="both"/>
      </w:pPr>
      <w:r w:rsidRPr="00927584">
        <w:t>3. Results</w:t>
      </w:r>
    </w:p>
    <w:p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B, see supplementary Fig 1 for subpopulation-level cumulative germination curves). GLMMs confirmed significant effects of storage, water potential treatments and their interaction (p &lt; 0.001, see supplementary Table 3 for full model details).</w:t>
      </w:r>
    </w:p>
    <w:p w:rsidR="00594767" w:rsidRDefault="00594767" w:rsidP="00594767">
      <w:pPr>
        <w:spacing w:line="360" w:lineRule="auto"/>
        <w:jc w:val="both"/>
      </w:pPr>
      <w:r>
        <w:rPr>
          <w:noProof/>
          <w:lang w:val="ca-ES" w:eastAsia="ca-ES"/>
        </w:rPr>
        <w:lastRenderedPageBreak/>
        <w:drawing>
          <wp:inline distT="0" distB="0" distL="0" distR="0" wp14:anchorId="48A35CA7" wp14:editId="3E264D1B">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rsidR="00594767" w:rsidRPr="00927584" w:rsidRDefault="00594767" w:rsidP="00594767">
      <w:pPr>
        <w:spacing w:line="24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1).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1). </w:t>
      </w:r>
    </w:p>
    <w:p w:rsidR="00594767" w:rsidRPr="00927584" w:rsidRDefault="00594767" w:rsidP="00594767">
      <w:pPr>
        <w:spacing w:line="240" w:lineRule="auto"/>
        <w:jc w:val="both"/>
      </w:pPr>
      <w:r w:rsidRPr="00927584">
        <w:rPr>
          <w:b/>
          <w:bCs/>
        </w:rPr>
        <w:t>Table 1</w:t>
      </w:r>
      <w:r w:rsidRPr="00927584">
        <w:t xml:space="preserve">. Bradford hydro-time model results for the studied subpopulations in fresh and after-ripened conditions. The detailed location of subpopulation codes </w:t>
      </w:r>
      <w:proofErr w:type="gramStart"/>
      <w:r w:rsidRPr="00927584">
        <w:t>is shown</w:t>
      </w:r>
      <w:proofErr w:type="gramEnd"/>
      <w:r w:rsidRPr="00927584">
        <w:t xml:space="preserve"> in Figure 2. N treatments = number of water potential treatments that could be included in the model; theta </w:t>
      </w:r>
      <w:r w:rsidRPr="00927584">
        <w:lastRenderedPageBreak/>
        <w:t xml:space="preserve">= hydro-time constant; </w:t>
      </w:r>
      <w:proofErr w:type="spellStart"/>
      <w:r w:rsidRPr="00927584">
        <w:rPr>
          <w:rFonts w:cstheme="minorHAnsi"/>
        </w:rPr>
        <w:t>ψ</w:t>
      </w:r>
      <w:r w:rsidRPr="00927584">
        <w:rPr>
          <w:rFonts w:cstheme="minorHAnsi"/>
          <w:vertAlign w:val="subscript"/>
        </w:rPr>
        <w:t>b</w:t>
      </w:r>
      <w:proofErr w:type="spellEnd"/>
      <w:r w:rsidRPr="00927584">
        <w:t xml:space="preserve"> = Base water potential (median); sigma = sigma of the base water potential; R</w:t>
      </w:r>
      <w:r w:rsidRPr="00927584">
        <w:rPr>
          <w:vertAlign w:val="superscript"/>
        </w:rPr>
        <w:t>2</w:t>
      </w:r>
      <w:r w:rsidRPr="00927584">
        <w:t xml:space="preserve"> = 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594767" w:rsidRPr="00927584" w:rsidTr="002730D8">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jc w:val="center"/>
              <w:rPr>
                <w:sz w:val="20"/>
                <w:szCs w:val="20"/>
                <w:lang w:eastAsia="es-ES"/>
              </w:rPr>
            </w:pPr>
            <w:r w:rsidRPr="00927584">
              <w:rPr>
                <w:sz w:val="20"/>
                <w:szCs w:val="20"/>
                <w:lang w:eastAsia="es-ES"/>
              </w:rPr>
              <w:t>After ripened</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rsidR="00594767" w:rsidRPr="00927584" w:rsidRDefault="00594767" w:rsidP="002730D8">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7</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8</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6</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5</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4</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3</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0</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 </w:t>
            </w:r>
          </w:p>
        </w:tc>
      </w:tr>
      <w:tr w:rsidR="00594767" w:rsidRPr="00927584" w:rsidTr="002730D8">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rsidR="00594767" w:rsidRPr="00927584" w:rsidRDefault="00594767" w:rsidP="002730D8">
            <w:pPr>
              <w:pStyle w:val="Sinespaciado"/>
              <w:rPr>
                <w:sz w:val="20"/>
                <w:szCs w:val="20"/>
                <w:lang w:eastAsia="es-ES"/>
              </w:rPr>
            </w:pPr>
            <w:r w:rsidRPr="00927584">
              <w:rPr>
                <w:sz w:val="20"/>
                <w:szCs w:val="20"/>
                <w:lang w:eastAsia="es-ES"/>
              </w:rPr>
              <w:t>0.91</w:t>
            </w:r>
          </w:p>
        </w:tc>
      </w:tr>
    </w:tbl>
    <w:p w:rsidR="00594767" w:rsidRDefault="00594767" w:rsidP="00594767">
      <w:pPr>
        <w:spacing w:line="360" w:lineRule="auto"/>
        <w:jc w:val="both"/>
      </w:pPr>
    </w:p>
    <w:p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w:t>
      </w:r>
      <w:proofErr w:type="gramStart"/>
      <w:r w:rsidRPr="00927584">
        <w:t>seeds</w:t>
      </w:r>
      <w:proofErr w:type="gramEnd"/>
      <w:r w:rsidRPr="00927584">
        <w:t xml:space="preserve">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supplementary Table 4). </w:t>
      </w:r>
    </w:p>
    <w:p w:rsidR="00594767" w:rsidRDefault="00594767" w:rsidP="00594767">
      <w:pPr>
        <w:spacing w:line="360" w:lineRule="auto"/>
        <w:jc w:val="both"/>
      </w:pPr>
      <w:r w:rsidRPr="00927584">
        <w:rPr>
          <w:noProof/>
          <w:lang w:val="ca-ES" w:eastAsia="ca-ES"/>
        </w:rPr>
        <w:lastRenderedPageBreak/>
        <w:drawing>
          <wp:inline distT="0" distB="0" distL="0" distR="0" wp14:anchorId="5E68E7DD" wp14:editId="7993E811">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rsidR="00594767" w:rsidRPr="00927584" w:rsidRDefault="00594767" w:rsidP="00594767">
      <w:pPr>
        <w:spacing w:line="24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t>
      </w:r>
      <w:proofErr w:type="gramStart"/>
      <w:r w:rsidRPr="00927584">
        <w:t>was calculated</w:t>
      </w:r>
      <w:proofErr w:type="gramEnd"/>
      <w:r w:rsidRPr="00927584">
        <w:t xml:space="preserve"> using the hydro-time model. Microclimate was measured as growing degree days (GDD) above 5 °C. P-values obtained from GLMM</w:t>
      </w:r>
      <w:r>
        <w:t xml:space="preserve">s as explained in the methods. </w:t>
      </w:r>
    </w:p>
    <w:p w:rsidR="00594767" w:rsidRPr="00927584" w:rsidRDefault="00594767" w:rsidP="00594767">
      <w:pPr>
        <w:pStyle w:val="Ttulo3"/>
        <w:spacing w:line="360" w:lineRule="auto"/>
        <w:jc w:val="both"/>
      </w:pPr>
      <w:r w:rsidRPr="00927584">
        <w:t>4. Discussion</w:t>
      </w:r>
    </w:p>
    <w:p w:rsidR="00594767" w:rsidRPr="00927584" w:rsidRDefault="00594767" w:rsidP="00594767">
      <w:pPr>
        <w:spacing w:line="360" w:lineRule="auto"/>
        <w:ind w:firstLine="709"/>
        <w:jc w:val="both"/>
      </w:pPr>
      <w:r w:rsidRPr="00927584">
        <w:t xml:space="preserve">Our study confirms that subpopulations of </w:t>
      </w:r>
      <w:r w:rsidRPr="00927584">
        <w:rPr>
          <w:i/>
        </w:rPr>
        <w:t xml:space="preserve">D. </w:t>
      </w:r>
      <w:proofErr w:type="spellStart"/>
      <w:r w:rsidRPr="00927584">
        <w:rPr>
          <w:i/>
        </w:rPr>
        <w:t>langeanus</w:t>
      </w:r>
      <w:proofErr w:type="spellEnd"/>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w:t>
      </w:r>
      <w:proofErr w:type="spellStart"/>
      <w:r w:rsidRPr="00927584">
        <w:t>microenvironmental</w:t>
      </w:r>
      <w:proofErr w:type="spellEnd"/>
      <w:r w:rsidRPr="00927584">
        <w:t xml:space="preserve"> heterogeneity </w:t>
      </w:r>
      <w:r w:rsidRPr="00927584">
        <w:fldChar w:fldCharType="begin" w:fldLock="1"/>
      </w:r>
      <w:r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individual fitness and species occurrence patterns at the local scale.</w:t>
      </w:r>
    </w:p>
    <w:p w:rsidR="00594767" w:rsidRPr="00927584" w:rsidRDefault="00594767" w:rsidP="00594767">
      <w:pPr>
        <w:spacing w:line="360" w:lineRule="auto"/>
        <w:ind w:firstLine="709"/>
        <w:jc w:val="both"/>
      </w:pPr>
      <w:r w:rsidRPr="00927584">
        <w:t xml:space="preserve">The higher germination we observed in after ripened seeds across all water potential treatments supports that a low level of dormancy in fresh </w:t>
      </w:r>
      <w:r w:rsidRPr="00927584">
        <w:rPr>
          <w:i/>
          <w:iCs/>
        </w:rPr>
        <w:t xml:space="preserve">D. </w:t>
      </w:r>
      <w:proofErr w:type="spellStart"/>
      <w:r w:rsidRPr="00927584">
        <w:rPr>
          <w:i/>
          <w:iCs/>
        </w:rPr>
        <w:t>langeanus</w:t>
      </w:r>
      <w:proofErr w:type="spellEnd"/>
      <w:r w:rsidRPr="00927584">
        <w:t xml:space="preserve"> seeds </w:t>
      </w:r>
      <w:proofErr w:type="gramStart"/>
      <w:r w:rsidRPr="00927584">
        <w:t>is alleviated</w:t>
      </w:r>
      <w:proofErr w:type="gramEnd"/>
      <w:r w:rsidRPr="00927584">
        <w:t xml:space="preserve"> by a short period of after-ripening (35 days). Seeds drastically changed their germination responses in a month, suggesting notable ecological implications of rainfall timing </w:t>
      </w:r>
      <w:r w:rsidRPr="00927584">
        <w:fldChar w:fldCharType="begin" w:fldLock="1"/>
      </w:r>
      <w:r w:rsidRPr="00927584">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Pr="00927584">
        <w:fldChar w:fldCharType="separate"/>
      </w:r>
      <w:r w:rsidRPr="00927584">
        <w:rPr>
          <w:noProof/>
        </w:rPr>
        <w:t>(Levine et al.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Pr="00927584">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Pr="00927584">
        <w:fldChar w:fldCharType="separate"/>
      </w:r>
      <w:r w:rsidRPr="00927584">
        <w:rPr>
          <w:noProof/>
        </w:rPr>
        <w:t>(Tuljapurkar 1990; Tuljapurkar &amp; Wiener 2000)</w:t>
      </w:r>
      <w:r w:rsidRPr="00927584">
        <w:fldChar w:fldCharType="end"/>
      </w:r>
      <w:r w:rsidRPr="00927584">
        <w:t xml:space="preserve"> which has been interpreted as a type of bet-</w:t>
      </w:r>
      <w:r w:rsidRPr="00927584">
        <w:lastRenderedPageBreak/>
        <w:t xml:space="preserve">hedging in face of unpredictable disturbances </w:t>
      </w:r>
      <w:r w:rsidRPr="00927584">
        <w:fldChar w:fldCharType="begin" w:fldLock="1"/>
      </w:r>
      <w:r w:rsidRPr="00927584">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Pr="00927584">
        <w:fldChar w:fldCharType="separate"/>
      </w:r>
      <w:r w:rsidRPr="00927584">
        <w:rPr>
          <w:noProof/>
        </w:rPr>
        <w:t>(Venable &amp; Brown 1988; Gremer &amp;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Pr="00927584">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Pr="00927584">
        <w:fldChar w:fldCharType="separate"/>
      </w:r>
      <w:r w:rsidRPr="00927584">
        <w:rPr>
          <w:noProof/>
        </w:rPr>
        <w:t>(Evans &amp; Dennehy 2014; Lampei et al.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rsidR="00594767" w:rsidRPr="00927584" w:rsidRDefault="00594767" w:rsidP="00594767">
      <w:pPr>
        <w:spacing w:line="360" w:lineRule="auto"/>
        <w:ind w:firstLine="709"/>
        <w:jc w:val="both"/>
      </w:pPr>
      <w:r w:rsidRPr="00927584">
        <w:t xml:space="preserve">The 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demonstrates 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Pr="00927584">
        <w:fldChar w:fldCharType="separate"/>
      </w:r>
      <w:r w:rsidRPr="00927584">
        <w:rPr>
          <w:noProof/>
        </w:rPr>
        <w:t>(Kotlarski et al. 2023)</w:t>
      </w:r>
      <w:r w:rsidRPr="00927584">
        <w:fldChar w:fldCharType="end"/>
      </w:r>
      <w:r w:rsidRPr="00927584">
        <w:t xml:space="preserve">, especially in biogeographically 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w:t>
      </w:r>
      <w:proofErr w:type="spellStart"/>
      <w:r w:rsidRPr="00927584">
        <w:rPr>
          <w:i/>
          <w:iCs/>
        </w:rPr>
        <w:t>langeanus</w:t>
      </w:r>
      <w:proofErr w:type="spellEnd"/>
      <w:r w:rsidRPr="00927584">
        <w:rPr>
          <w:i/>
          <w:iCs/>
        </w:rPr>
        <w:t xml:space="preserve">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 xml:space="preserve">D. </w:t>
      </w:r>
      <w:proofErr w:type="spellStart"/>
      <w:r w:rsidRPr="00927584">
        <w:rPr>
          <w:i/>
          <w:iCs/>
        </w:rPr>
        <w:t>langeanus</w:t>
      </w:r>
      <w:proofErr w:type="spellEnd"/>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Pr="00927584">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Pr="00927584">
        <w:fldChar w:fldCharType="separate"/>
      </w:r>
      <w:r w:rsidRPr="00927584">
        <w:rPr>
          <w:noProof/>
        </w:rPr>
        <w:t>(Evans &amp;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Pr="00927584">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 xml:space="preserve">D. </w:t>
      </w:r>
      <w:proofErr w:type="spellStart"/>
      <w:r w:rsidRPr="00927584">
        <w:rPr>
          <w:i/>
          <w:iCs/>
        </w:rPr>
        <w:t>langeanus</w:t>
      </w:r>
      <w:proofErr w:type="spellEnd"/>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Pr="00927584">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Pr="00927584">
        <w:fldChar w:fldCharType="separate"/>
      </w:r>
      <w:r w:rsidRPr="00927584">
        <w:rPr>
          <w:noProof/>
        </w:rPr>
        <w:t>(Pausas et al. 2022)</w:t>
      </w:r>
      <w:r w:rsidRPr="00927584">
        <w:fldChar w:fldCharType="end"/>
      </w:r>
      <w:r w:rsidRPr="00927584">
        <w:t>.</w:t>
      </w:r>
    </w:p>
    <w:p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Pr="00927584">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has functional significance. This is in line with several studies in alpine areas which suggest that local adaptation processes are taking place in the seed regeneration niche </w:t>
      </w:r>
      <w:r w:rsidRPr="00927584">
        <w:fldChar w:fldCharType="begin" w:fldLock="1"/>
      </w:r>
      <w:r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Pr="00927584">
        <w:fldChar w:fldCharType="separate"/>
      </w:r>
      <w:r w:rsidRPr="00927584">
        <w:rPr>
          <w:noProof/>
        </w:rPr>
        <w:t>(Giménez-Benavides et al. 2007; Mondoni et al. 2009)</w:t>
      </w:r>
      <w:r w:rsidRPr="00927584">
        <w:fldChar w:fldCharType="end"/>
      </w:r>
      <w:r w:rsidRPr="00927584">
        <w:t xml:space="preserve">. The persistence of plant populations is shaped by a dynamic and complex feedback between </w:t>
      </w:r>
      <w:r w:rsidRPr="00927584">
        <w:lastRenderedPageBreak/>
        <w:t xml:space="preserve">phenotypic plasticity and local adaptation </w:t>
      </w:r>
      <w:r w:rsidRPr="00927584">
        <w:fldChar w:fldCharType="begin" w:fldLock="1"/>
      </w:r>
      <w:r w:rsidRPr="00927584">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Pr="00927584">
        <w:fldChar w:fldCharType="separate"/>
      </w:r>
      <w:r w:rsidRPr="00927584">
        <w:rPr>
          <w:noProof/>
        </w:rPr>
        <w:t>(Kinnison &amp; Hairston 2007)</w:t>
      </w:r>
      <w:r w:rsidRPr="00927584">
        <w:fldChar w:fldCharType="end"/>
      </w:r>
      <w:r w:rsidRPr="00927584">
        <w:t xml:space="preserve">, both processes aimed at adjusting to new environmental conditions </w:t>
      </w:r>
      <w:r w:rsidRPr="00927584">
        <w:fldChar w:fldCharType="begin" w:fldLock="1"/>
      </w:r>
      <w:r w:rsidRPr="00927584">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Pr="00DD307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Pr="00927584">
        <w:fldChar w:fldCharType="separate"/>
      </w:r>
      <w:r w:rsidRPr="00DD3073">
        <w:rPr>
          <w:noProof/>
          <w:lang w:val="es-ES"/>
        </w:rPr>
        <w:t>(Nicotra et al. 2010; Reed et al. 2011; Fernández-Pascual &amp; Jiménez-Alfaro 2014)</w:t>
      </w:r>
      <w:r w:rsidRPr="00927584">
        <w:fldChar w:fldCharType="end"/>
      </w:r>
      <w:r w:rsidRPr="00DD3073">
        <w:rPr>
          <w:lang w:val="es-E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Pr="00927584">
        <w:fldChar w:fldCharType="separate"/>
      </w:r>
      <w:r w:rsidRPr="00927584">
        <w:rPr>
          <w:noProof/>
        </w:rPr>
        <w:t>(Matesanz et al. 2010; Nicotra et al. 2010; Reed et al. 2011; Walck et al. 2011)</w:t>
      </w:r>
      <w:r w:rsidRPr="00927584">
        <w:fldChar w:fldCharType="end"/>
      </w:r>
      <w:r w:rsidRPr="00927584">
        <w:t xml:space="preserve">, acting as a buffer against environmental changes </w:t>
      </w:r>
      <w:r w:rsidRPr="00927584">
        <w:fldChar w:fldCharType="begin" w:fldLock="1"/>
      </w:r>
      <w:r w:rsidRPr="00927584">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Pr="00927584">
        <w:fldChar w:fldCharType="separate"/>
      </w:r>
      <w:r w:rsidRPr="00927584">
        <w:rPr>
          <w:noProof/>
        </w:rPr>
        <w:t>(Lande 2009; Chevin et al. 2010)</w:t>
      </w:r>
      <w:r w:rsidRPr="00927584">
        <w:fldChar w:fldCharType="end"/>
      </w:r>
      <w:r w:rsidRPr="00927584">
        <w:t xml:space="preserve"> and showing adaptive responses to drought within a few years </w:t>
      </w:r>
      <w:r w:rsidRPr="00927584">
        <w:fldChar w:fldCharType="begin" w:fldLock="1"/>
      </w:r>
      <w:r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Pr="00927584">
        <w:fldChar w:fldCharType="separate"/>
      </w:r>
      <w:r w:rsidRPr="00927584">
        <w:rPr>
          <w:noProof/>
        </w:rPr>
        <w:t>(Dickman et al. 2019)</w:t>
      </w:r>
      <w:r w:rsidRPr="00927584">
        <w:fldChar w:fldCharType="end"/>
      </w:r>
      <w:r w:rsidRPr="00927584">
        <w:t xml:space="preserve">. </w:t>
      </w:r>
    </w:p>
    <w:p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w:t>
      </w:r>
      <w:proofErr w:type="gramStart"/>
      <w:r w:rsidRPr="00927584">
        <w:t>not unreasonable</w:t>
      </w:r>
      <w:proofErr w:type="gramEnd"/>
      <w:r w:rsidRPr="00927584">
        <w:t xml:space="preserv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Pr="00927584">
        <w:fldChar w:fldCharType="separate"/>
      </w:r>
      <w:r w:rsidRPr="00927584">
        <w:rPr>
          <w:noProof/>
        </w:rPr>
        <w:t>(Seneviratne et al. 2010)</w:t>
      </w:r>
      <w:r w:rsidRPr="00927584">
        <w:fldChar w:fldCharType="end"/>
      </w:r>
      <w:r w:rsidRPr="00927584">
        <w:t xml:space="preserve">. This relationship of heat and drought has been corroborated at larger scales </w:t>
      </w:r>
      <w:r w:rsidRPr="00927584">
        <w:fldChar w:fldCharType="begin" w:fldLock="1"/>
      </w:r>
      <w:r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Pr="00927584">
        <w:fldChar w:fldCharType="separate"/>
      </w:r>
      <w:r w:rsidRPr="00927584">
        <w:rPr>
          <w:noProof/>
        </w:rPr>
        <w:t>(Seneviratne et al. 2010)</w:t>
      </w:r>
      <w:r w:rsidRPr="00927584">
        <w:fldChar w:fldCharType="end"/>
      </w:r>
      <w:r w:rsidRPr="00927584">
        <w:t xml:space="preserve"> but very few studies have tested it at local scales </w:t>
      </w:r>
      <w:r w:rsidRPr="00927584">
        <w:fldChar w:fldCharType="begin" w:fldLock="1"/>
      </w:r>
      <w:r w:rsidRPr="00927584">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operties":{"noteIndex":0},"schema":"https://github.com/citation-style-language/schema/raw/master/csl-citation.json"}</w:instrText>
      </w:r>
      <w:r w:rsidRPr="00927584">
        <w:fldChar w:fldCharType="separate"/>
      </w:r>
      <w:r w:rsidRPr="00927584">
        <w:rPr>
          <w:noProof/>
        </w:rPr>
        <w:t>(Graham et al.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927584">
        <w:fldChar w:fldCharType="separate"/>
      </w:r>
      <w:r w:rsidRPr="00927584">
        <w:rPr>
          <w:noProof/>
        </w:rPr>
        <w:t>(Camacho et al.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927584">
        <w:fldChar w:fldCharType="separate"/>
      </w:r>
      <w:r w:rsidRPr="00927584">
        <w:rPr>
          <w:noProof/>
        </w:rPr>
        <w:t>(Camacho et al. 2021)</w:t>
      </w:r>
      <w:r w:rsidRPr="00927584">
        <w:fldChar w:fldCharType="end"/>
      </w:r>
      <w:r w:rsidRPr="00927584">
        <w:t xml:space="preserve">. It would be important to confirm our results with field emergence data, but it </w:t>
      </w:r>
      <w:proofErr w:type="gramStart"/>
      <w:r w:rsidRPr="00927584">
        <w:t>must be considered</w:t>
      </w:r>
      <w:proofErr w:type="gramEnd"/>
      <w:r w:rsidRPr="00927584">
        <w:t xml:space="preserve"> that maintaining such controlled water potential treatments in the field would be extremely difficult if not impossible with current technology.</w:t>
      </w:r>
    </w:p>
    <w:p w:rsidR="00594767" w:rsidRPr="00927584" w:rsidRDefault="00594767" w:rsidP="00594767">
      <w:pPr>
        <w:spacing w:line="360" w:lineRule="auto"/>
        <w:ind w:firstLine="709"/>
        <w:jc w:val="both"/>
      </w:pPr>
      <w:r w:rsidRPr="00927584">
        <w:t xml:space="preserve">Future research should extend our understanding of intraspecific variation in germination responses to water stress to other species and ecosystems, including different degrees of environmental water-limitation. In addition, complementary studies with reciprocal </w:t>
      </w:r>
      <w:r w:rsidRPr="00927584">
        <w:lastRenderedPageBreak/>
        <w:t xml:space="preserve">sows and common garden experiments will help to disentangle the effects of </w:t>
      </w:r>
      <w:proofErr w:type="spellStart"/>
      <w:r w:rsidRPr="00927584">
        <w:t>phenological</w:t>
      </w:r>
      <w:proofErr w:type="spellEnd"/>
      <w:r w:rsidRPr="00927584">
        <w:t xml:space="preserve"> plasticity and local adaptation. Finally, our understanding needs to </w:t>
      </w:r>
      <w:proofErr w:type="gramStart"/>
      <w:r w:rsidRPr="00927584">
        <w:t>be expanded</w:t>
      </w:r>
      <w:proofErr w:type="gramEnd"/>
      <w:r w:rsidRPr="00927584">
        <w:t xml:space="preserve"> to include the whole seed regeneration spectrum, including soil seed persistence and seedling emergence responses to microclimatic conditions under current and future scenarios. </w:t>
      </w:r>
    </w:p>
    <w:p w:rsidR="00594767" w:rsidRPr="00927584" w:rsidRDefault="00594767" w:rsidP="00594767">
      <w:pPr>
        <w:spacing w:line="360" w:lineRule="auto"/>
        <w:ind w:firstLine="709"/>
        <w:jc w:val="both"/>
      </w:pPr>
      <w:proofErr w:type="gramStart"/>
      <w:r w:rsidRPr="00927584">
        <w:t>Be that as it may</w:t>
      </w:r>
      <w:proofErr w:type="gramEnd"/>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is a functional trait with important consequences for reproductive timing and success and, ultimately, for individual fitness. The fact that it 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capacity can be a valuable buffer against global change effects. In particular, it can help plant populations to cope with the increasing unpredictability of precipitation in future climatic scenarios. </w:t>
      </w:r>
    </w:p>
    <w:p w:rsidR="00594767" w:rsidRPr="00927584" w:rsidRDefault="00594767" w:rsidP="00594767">
      <w:pPr>
        <w:pStyle w:val="Ttulo2"/>
        <w:spacing w:line="360" w:lineRule="auto"/>
        <w:jc w:val="both"/>
      </w:pPr>
      <w:r w:rsidRPr="00927584">
        <w:t>5. References</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Pr="00927584">
        <w:rPr>
          <w:rFonts w:ascii="Calibri" w:hAnsi="Calibri" w:cs="Calibri"/>
          <w:noProof/>
          <w:kern w:val="0"/>
        </w:rPr>
        <w:t xml:space="preserve">Albert, C.H., Thuiller, W., Yoccoz, N.G., Soudant, A., Boucher, F., Saccone, P., &amp; Lavorel, S. 2010. Intraspecific functional variability: Extent, structure and sources of variation. </w:t>
      </w:r>
      <w:r w:rsidRPr="00927584">
        <w:rPr>
          <w:rFonts w:ascii="Calibri" w:hAnsi="Calibri" w:cs="Calibri"/>
          <w:i/>
          <w:iCs/>
          <w:noProof/>
          <w:kern w:val="0"/>
        </w:rPr>
        <w:t>Journal of Ecology</w:t>
      </w:r>
      <w:r w:rsidRPr="00927584">
        <w:rPr>
          <w:rFonts w:ascii="Calibri" w:hAnsi="Calibri" w:cs="Calibri"/>
          <w:noProof/>
          <w:kern w:val="0"/>
        </w:rPr>
        <w:t xml:space="preserve"> 98: 604–61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Allen, P.S., Meyer, S.E., &amp; Khan, M.A. 2000. Hydrothermal time as a tool in comparative germination studies. </w:t>
      </w:r>
      <w:r w:rsidRPr="00927584">
        <w:rPr>
          <w:rFonts w:ascii="Calibri" w:hAnsi="Calibri" w:cs="Calibri"/>
          <w:i/>
          <w:iCs/>
          <w:noProof/>
          <w:kern w:val="0"/>
        </w:rPr>
        <w:t>Seed biology: advances and applications. Proceedings of the Sixth International Workshop on Seeds, Merida, Mexico, 1999.</w:t>
      </w:r>
      <w:r w:rsidRPr="00927584">
        <w:rPr>
          <w:rFonts w:ascii="Calibri" w:hAnsi="Calibri" w:cs="Calibri"/>
          <w:noProof/>
          <w:kern w:val="0"/>
        </w:rPr>
        <w:t xml:space="preserve"> 401–41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927584">
        <w:rPr>
          <w:rFonts w:ascii="Calibri" w:hAnsi="Calibri" w:cs="Calibri"/>
          <w:i/>
          <w:iCs/>
          <w:noProof/>
          <w:kern w:val="0"/>
        </w:rPr>
        <w:t>Proceedings of the Royal Society B: Biological Sciences</w:t>
      </w:r>
      <w:r w:rsidRPr="00927584">
        <w:rPr>
          <w:rFonts w:ascii="Calibri" w:hAnsi="Calibri" w:cs="Calibri"/>
          <w:noProof/>
          <w:kern w:val="0"/>
        </w:rPr>
        <w:t xml:space="preserve"> 279: 3843–385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askin, C.C., &amp; Baskin, J.M. (Eds.). 2022. </w:t>
      </w:r>
      <w:r w:rsidRPr="00927584">
        <w:rPr>
          <w:rFonts w:ascii="Calibri" w:hAnsi="Calibri" w:cs="Calibri"/>
          <w:i/>
          <w:iCs/>
          <w:noProof/>
          <w:kern w:val="0"/>
        </w:rPr>
        <w:t>Plant Regeneration from Seeds</w:t>
      </w:r>
      <w:r w:rsidRPr="00927584">
        <w:rPr>
          <w:rFonts w:ascii="Calibri" w:hAnsi="Calibri" w:cs="Calibri"/>
          <w:noProof/>
          <w:kern w:val="0"/>
        </w:rPr>
        <w:t>. Elsevier.</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askin, C.C., &amp; Baskin, J.M. 2014. </w:t>
      </w:r>
      <w:r w:rsidRPr="00927584">
        <w:rPr>
          <w:rFonts w:ascii="Calibri" w:hAnsi="Calibri" w:cs="Calibri"/>
          <w:i/>
          <w:iCs/>
          <w:noProof/>
          <w:kern w:val="0"/>
        </w:rPr>
        <w:t>Seeds. Ecology, Biogeography and Evolution of Dormancy and Germination</w:t>
      </w:r>
      <w:r w:rsidRPr="00927584">
        <w:rPr>
          <w:rFonts w:ascii="Calibri" w:hAnsi="Calibri" w:cs="Calibri"/>
          <w:noProof/>
          <w:kern w:val="0"/>
        </w:rPr>
        <w:t>. Academic Press, San Diego, CA, USA.</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e Bello, F., Carmona, C., Dias, A., Götzenberger, L., Moretti, M., &amp; Berg, M. 2021. Intraspecific Trait Variability. In </w:t>
      </w:r>
      <w:r w:rsidRPr="00927584">
        <w:rPr>
          <w:rFonts w:ascii="Calibri" w:hAnsi="Calibri" w:cs="Calibri"/>
          <w:i/>
          <w:iCs/>
          <w:noProof/>
          <w:kern w:val="0"/>
        </w:rPr>
        <w:t>Handbook of Trait-Based Ecology: From Theory to R Tools</w:t>
      </w:r>
      <w:r w:rsidRPr="00927584">
        <w:rPr>
          <w:rFonts w:ascii="Calibri" w:hAnsi="Calibri" w:cs="Calibri"/>
          <w:noProof/>
          <w:kern w:val="0"/>
        </w:rPr>
        <w:t>, pp. 105–128. Cambridge University Press.</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ernau, V.M., Barbolla, L.J., McHale, L.K., &amp; Mercer, K.L. 2020. Germination response of diverse wild and landrace chile peppers (Capsicum spp.) under drought stress simulated </w:t>
      </w:r>
      <w:r w:rsidRPr="00927584">
        <w:rPr>
          <w:rFonts w:ascii="Calibri" w:hAnsi="Calibri" w:cs="Calibri"/>
          <w:noProof/>
          <w:kern w:val="0"/>
        </w:rPr>
        <w:lastRenderedPageBreak/>
        <w:t xml:space="preserve">with polyethylene glycol. </w:t>
      </w:r>
      <w:r w:rsidRPr="00927584">
        <w:rPr>
          <w:rFonts w:ascii="Calibri" w:hAnsi="Calibri" w:cs="Calibri"/>
          <w:i/>
          <w:iCs/>
          <w:noProof/>
          <w:kern w:val="0"/>
        </w:rPr>
        <w:t>PLoS ONE</w:t>
      </w:r>
      <w:r w:rsidRPr="00927584">
        <w:rPr>
          <w:rFonts w:ascii="Calibri" w:hAnsi="Calibri" w:cs="Calibri"/>
          <w:noProof/>
          <w:kern w:val="0"/>
        </w:rPr>
        <w:t xml:space="preserve"> 15: 1–1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ewley, J., Bradford, K., Hilhorst, H., &amp; Nonogaki, H. 2013. Environmental regulation of dormancy and germination. In Bewley, J., Bradford, K., &amp; Hilhorst, H. (eds.), </w:t>
      </w:r>
      <w:r w:rsidRPr="00927584">
        <w:rPr>
          <w:rFonts w:ascii="Calibri" w:hAnsi="Calibri" w:cs="Calibri"/>
          <w:i/>
          <w:iCs/>
          <w:noProof/>
          <w:kern w:val="0"/>
        </w:rPr>
        <w:t>Seeds: physiology of development, germination and dormancy</w:t>
      </w:r>
      <w:r w:rsidRPr="00927584">
        <w:rPr>
          <w:rFonts w:ascii="Calibri" w:hAnsi="Calibri" w:cs="Calibri"/>
          <w:noProof/>
          <w:kern w:val="0"/>
        </w:rPr>
        <w:t>, Springer, New York.</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ond, W.J., Honig, M., &amp; Maze, K.E. 1999. Seed size and seedling emergence: An allometric relationship and some ecological implications. </w:t>
      </w:r>
      <w:r w:rsidRPr="00927584">
        <w:rPr>
          <w:rFonts w:ascii="Calibri" w:hAnsi="Calibri" w:cs="Calibri"/>
          <w:i/>
          <w:iCs/>
          <w:noProof/>
          <w:kern w:val="0"/>
        </w:rPr>
        <w:t>Oecologia</w:t>
      </w:r>
      <w:r w:rsidRPr="00927584">
        <w:rPr>
          <w:rFonts w:ascii="Calibri" w:hAnsi="Calibri" w:cs="Calibri"/>
          <w:noProof/>
          <w:kern w:val="0"/>
        </w:rPr>
        <w:t xml:space="preserve"> 120: 132–13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radford, K.J. 2002. Applications of hydrothermal time to quantifying and modeling seed germination and dormancy. </w:t>
      </w:r>
      <w:r w:rsidRPr="00927584">
        <w:rPr>
          <w:rFonts w:ascii="Calibri" w:hAnsi="Calibri" w:cs="Calibri"/>
          <w:i/>
          <w:iCs/>
          <w:noProof/>
          <w:kern w:val="0"/>
        </w:rPr>
        <w:t>Weed Science</w:t>
      </w:r>
      <w:r w:rsidRPr="00927584">
        <w:rPr>
          <w:rFonts w:ascii="Calibri" w:hAnsi="Calibri" w:cs="Calibri"/>
          <w:noProof/>
          <w:kern w:val="0"/>
        </w:rPr>
        <w:t xml:space="preserve"> 50: 248–26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927584">
        <w:rPr>
          <w:rFonts w:ascii="Calibri" w:hAnsi="Calibri" w:cs="Calibri"/>
          <w:i/>
          <w:iCs/>
          <w:noProof/>
          <w:kern w:val="0"/>
        </w:rPr>
        <w:t>The R Journal</w:t>
      </w:r>
      <w:r w:rsidRPr="00927584">
        <w:rPr>
          <w:rFonts w:ascii="Calibri" w:hAnsi="Calibri" w:cs="Calibri"/>
          <w:noProof/>
          <w:kern w:val="0"/>
        </w:rPr>
        <w:t xml:space="preserve"> 9: 378–40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Byars, S.G., Papst, W., &amp; Hoffmann, A.A. 2007. Local adaptation and cogradient selection in the alpine plant, Poa hiemata, along a narrow altitudinal gradient. </w:t>
      </w:r>
      <w:r w:rsidRPr="00927584">
        <w:rPr>
          <w:rFonts w:ascii="Calibri" w:hAnsi="Calibri" w:cs="Calibri"/>
          <w:i/>
          <w:iCs/>
          <w:noProof/>
          <w:kern w:val="0"/>
        </w:rPr>
        <w:t>Evolution</w:t>
      </w:r>
      <w:r w:rsidRPr="00927584">
        <w:rPr>
          <w:rFonts w:ascii="Calibri" w:hAnsi="Calibri" w:cs="Calibri"/>
          <w:noProof/>
          <w:kern w:val="0"/>
        </w:rPr>
        <w:t xml:space="preserve"> 61: 2925–2941.</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927584">
        <w:rPr>
          <w:rFonts w:ascii="Calibri" w:hAnsi="Calibri" w:cs="Calibri"/>
          <w:i/>
          <w:iCs/>
          <w:noProof/>
          <w:kern w:val="0"/>
        </w:rPr>
        <w:t>Plant and Soil</w:t>
      </w:r>
      <w:r w:rsidRPr="00927584">
        <w:rPr>
          <w:rFonts w:ascii="Calibri" w:hAnsi="Calibri" w:cs="Calibri"/>
          <w:noProof/>
          <w:kern w:val="0"/>
        </w:rPr>
        <w:t xml:space="preserve"> 462: 175–18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hevin, L.M., Lande, R., &amp; Mace, G.M. 2010. Adaptation, plasticity, and extinction in a changing environment: Towards a predictive theory. </w:t>
      </w:r>
      <w:r w:rsidRPr="00927584">
        <w:rPr>
          <w:rFonts w:ascii="Calibri" w:hAnsi="Calibri" w:cs="Calibri"/>
          <w:i/>
          <w:iCs/>
          <w:noProof/>
          <w:kern w:val="0"/>
        </w:rPr>
        <w:t>PLoS Biology</w:t>
      </w:r>
      <w:r w:rsidRPr="00927584">
        <w:rPr>
          <w:rFonts w:ascii="Calibri" w:hAnsi="Calibri" w:cs="Calibri"/>
          <w:noProof/>
          <w:kern w:val="0"/>
        </w:rPr>
        <w:t xml:space="preserve"> 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927584">
        <w:rPr>
          <w:rFonts w:ascii="Calibri" w:hAnsi="Calibri" w:cs="Calibri"/>
          <w:i/>
          <w:iCs/>
          <w:noProof/>
          <w:kern w:val="0"/>
        </w:rPr>
        <w:t>American Journal of Botany</w:t>
      </w:r>
      <w:r w:rsidRPr="00927584">
        <w:rPr>
          <w:rFonts w:ascii="Calibri" w:hAnsi="Calibri" w:cs="Calibri"/>
          <w:noProof/>
          <w:kern w:val="0"/>
        </w:rPr>
        <w:t xml:space="preserve"> 109: 1529–154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Cochrane, A., Yates, C.J., Hoyle, G.L., &amp; Nicotra, A.B. 2015. Will among-population variation in seed traits improve the chance of species persistence under climate change? </w:t>
      </w:r>
      <w:r w:rsidRPr="00927584">
        <w:rPr>
          <w:rFonts w:ascii="Calibri" w:hAnsi="Calibri" w:cs="Calibri"/>
          <w:i/>
          <w:iCs/>
          <w:noProof/>
          <w:kern w:val="0"/>
        </w:rPr>
        <w:t>Global Ecology and Biogeography</w:t>
      </w:r>
      <w:r w:rsidRPr="00927584">
        <w:rPr>
          <w:rFonts w:ascii="Calibri" w:hAnsi="Calibri" w:cs="Calibri"/>
          <w:noProof/>
          <w:kern w:val="0"/>
        </w:rPr>
        <w:t xml:space="preserve"> 24: 12–2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ickman, E.E., Pennington, L.K., Franks, S.J., &amp; Sexton, J.P. 2019. Evidence for adaptive responses to historic drought across a native plant species range. </w:t>
      </w:r>
      <w:r w:rsidRPr="00927584">
        <w:rPr>
          <w:rFonts w:ascii="Calibri" w:hAnsi="Calibri" w:cs="Calibri"/>
          <w:i/>
          <w:iCs/>
          <w:noProof/>
          <w:kern w:val="0"/>
        </w:rPr>
        <w:t>Evolutionary Applications</w:t>
      </w:r>
      <w:r w:rsidRPr="00927584">
        <w:rPr>
          <w:rFonts w:ascii="Calibri" w:hAnsi="Calibri" w:cs="Calibri"/>
          <w:noProof/>
          <w:kern w:val="0"/>
        </w:rPr>
        <w:t xml:space="preserve"> 12: 1569–158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Donohue, K., Burghardt, L.T., Runcie, D., Bradford, K.J., &amp; Schmitt, J. 2015. Applying developmental threshold models to evolutionary ecology. </w:t>
      </w:r>
      <w:r w:rsidRPr="00927584">
        <w:rPr>
          <w:rFonts w:ascii="Calibri" w:hAnsi="Calibri" w:cs="Calibri"/>
          <w:i/>
          <w:iCs/>
          <w:noProof/>
          <w:kern w:val="0"/>
        </w:rPr>
        <w:t>Trends in Ecology and Evolution</w:t>
      </w:r>
      <w:r w:rsidRPr="00927584">
        <w:rPr>
          <w:rFonts w:ascii="Calibri" w:hAnsi="Calibri" w:cs="Calibri"/>
          <w:noProof/>
          <w:kern w:val="0"/>
        </w:rPr>
        <w:t xml:space="preserve"> 30: 66–7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lastRenderedPageBreak/>
        <w:t xml:space="preserve">Escobar, D.F.E., Silveira, F.A.O., &amp; Morellato, L.P.C. 2018. </w:t>
      </w:r>
      <w:r w:rsidRPr="00927584">
        <w:rPr>
          <w:rFonts w:ascii="Calibri" w:hAnsi="Calibri" w:cs="Calibri"/>
          <w:noProof/>
          <w:kern w:val="0"/>
        </w:rPr>
        <w:t xml:space="preserve">Timing of seed dispersal and seed dormancy in Brazilian savanna: Two solutions to face seasonality. </w:t>
      </w:r>
      <w:r w:rsidRPr="00927584">
        <w:rPr>
          <w:rFonts w:ascii="Calibri" w:hAnsi="Calibri" w:cs="Calibri"/>
          <w:i/>
          <w:iCs/>
          <w:noProof/>
          <w:kern w:val="0"/>
        </w:rPr>
        <w:t>Annals of Botany</w:t>
      </w:r>
      <w:r w:rsidRPr="00927584">
        <w:rPr>
          <w:rFonts w:ascii="Calibri" w:hAnsi="Calibri" w:cs="Calibri"/>
          <w:noProof/>
          <w:kern w:val="0"/>
        </w:rPr>
        <w:t xml:space="preserve"> 121: 1197–120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Evans, M.E.K., &amp; Dennehy, J.J. 2014. Germ Banking : Bet ‐ Hedging and Variable Release from Egg and Seed Dormancy. </w:t>
      </w:r>
      <w:r w:rsidRPr="00927584">
        <w:rPr>
          <w:rFonts w:ascii="Calibri" w:hAnsi="Calibri" w:cs="Calibri"/>
          <w:i/>
          <w:iCs/>
          <w:noProof/>
          <w:kern w:val="0"/>
        </w:rPr>
        <w:t>The Quarterly Review of Biology</w:t>
      </w:r>
      <w:r w:rsidRPr="00927584">
        <w:rPr>
          <w:rFonts w:ascii="Calibri" w:hAnsi="Calibri" w:cs="Calibri"/>
          <w:noProof/>
          <w:kern w:val="0"/>
        </w:rPr>
        <w:t xml:space="preserve"> 80: 431–451.</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Evans, C.E., &amp; Etherington, J.R. 1991. The effect of soil water potential on seedling growth of some British plants. </w:t>
      </w:r>
      <w:r w:rsidRPr="00927584">
        <w:rPr>
          <w:rFonts w:ascii="Calibri" w:hAnsi="Calibri" w:cs="Calibri"/>
          <w:i/>
          <w:iCs/>
          <w:noProof/>
          <w:kern w:val="0"/>
        </w:rPr>
        <w:t>New Phytologist</w:t>
      </w:r>
      <w:r w:rsidRPr="00927584">
        <w:rPr>
          <w:rFonts w:ascii="Calibri" w:hAnsi="Calibri" w:cs="Calibri"/>
          <w:noProof/>
          <w:kern w:val="0"/>
        </w:rPr>
        <w:t xml:space="preserve"> 118: 571–57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927584">
        <w:rPr>
          <w:rFonts w:ascii="Calibri" w:hAnsi="Calibri" w:cs="Calibri"/>
          <w:i/>
          <w:iCs/>
          <w:noProof/>
          <w:kern w:val="0"/>
        </w:rPr>
        <w:t>New Phytologist</w:t>
      </w:r>
      <w:r w:rsidRPr="00927584">
        <w:rPr>
          <w:rFonts w:ascii="Calibri" w:hAnsi="Calibri" w:cs="Calibri"/>
          <w:noProof/>
          <w:kern w:val="0"/>
        </w:rPr>
        <w:t xml:space="preserve"> 229: 3573–358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Fernández-Pascual, E., &amp; González-Rodríguez, G. 2020. seedr: Hydro and Thermal Time Germination Models in R. </w:t>
      </w:r>
    </w:p>
    <w:p w:rsidR="00594767" w:rsidRPr="00DD3073"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DD3073">
        <w:rPr>
          <w:rFonts w:ascii="Calibri" w:hAnsi="Calibri" w:cs="Calibri"/>
          <w:noProof/>
          <w:kern w:val="0"/>
          <w:lang w:val="es-ES"/>
        </w:rPr>
        <w:t xml:space="preserve">Fernández-Pascual, E., &amp; Jiménez-Alfaro, B. 2014. </w:t>
      </w:r>
      <w:r w:rsidRPr="00927584">
        <w:rPr>
          <w:rFonts w:ascii="Calibri" w:hAnsi="Calibri" w:cs="Calibri"/>
          <w:noProof/>
          <w:kern w:val="0"/>
        </w:rPr>
        <w:t xml:space="preserve">Phenotypic plasticity in seed germination relates differentially to overwintering and flowering temperatures. </w:t>
      </w:r>
      <w:r w:rsidRPr="00DD3073">
        <w:rPr>
          <w:rFonts w:ascii="Calibri" w:hAnsi="Calibri" w:cs="Calibri"/>
          <w:i/>
          <w:iCs/>
          <w:noProof/>
          <w:kern w:val="0"/>
          <w:lang w:val="es-ES"/>
        </w:rPr>
        <w:t>Seed Science Research</w:t>
      </w:r>
      <w:r w:rsidRPr="00DD3073">
        <w:rPr>
          <w:rFonts w:ascii="Calibri" w:hAnsi="Calibri" w:cs="Calibri"/>
          <w:noProof/>
          <w:kern w:val="0"/>
          <w:lang w:val="es-ES"/>
        </w:rPr>
        <w:t xml:space="preserve"> 24: 273–28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Fernández-Pascual, E., Jiménez-Alfaro, B., Caujapé-Castells, J., Jaén-Molina, R., &amp; Díaz, T.E. 2013. </w:t>
      </w:r>
      <w:r w:rsidRPr="00927584">
        <w:rPr>
          <w:rFonts w:ascii="Calibri" w:hAnsi="Calibri" w:cs="Calibri"/>
          <w:noProof/>
          <w:kern w:val="0"/>
        </w:rPr>
        <w:t xml:space="preserve">A local dormancy cline is related to the seed maturation environment, population genetic composition and climate. </w:t>
      </w:r>
      <w:r w:rsidRPr="00927584">
        <w:rPr>
          <w:rFonts w:ascii="Calibri" w:hAnsi="Calibri" w:cs="Calibri"/>
          <w:i/>
          <w:iCs/>
          <w:noProof/>
          <w:kern w:val="0"/>
        </w:rPr>
        <w:t>Annals of Botany</w:t>
      </w:r>
      <w:r w:rsidRPr="00927584">
        <w:rPr>
          <w:rFonts w:ascii="Calibri" w:hAnsi="Calibri" w:cs="Calibri"/>
          <w:noProof/>
          <w:kern w:val="0"/>
        </w:rPr>
        <w:t xml:space="preserve"> 112: 937–945.</w:t>
      </w:r>
    </w:p>
    <w:p w:rsidR="00594767" w:rsidRPr="00DD3073"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Fernández-Pascual, E., Mattana, E., &amp; Pritchard, H.W. 2019. Seeds of future past: climate change and the thermal memory of plant reproductive traits. </w:t>
      </w:r>
      <w:r w:rsidRPr="00DD3073">
        <w:rPr>
          <w:rFonts w:ascii="Calibri" w:hAnsi="Calibri" w:cs="Calibri"/>
          <w:i/>
          <w:iCs/>
          <w:noProof/>
          <w:kern w:val="0"/>
          <w:lang w:val="es-ES"/>
        </w:rPr>
        <w:t>Biological Reviews</w:t>
      </w:r>
      <w:r w:rsidRPr="00DD3073">
        <w:rPr>
          <w:rFonts w:ascii="Calibri" w:hAnsi="Calibri" w:cs="Calibri"/>
          <w:noProof/>
          <w:kern w:val="0"/>
          <w:lang w:val="es-ES"/>
        </w:rPr>
        <w:t xml:space="preserve"> 94: 439–45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Frischie, S., Fernández-Pascual, E., Ramirez, C.G., Toorop, P., González, M.H., &amp; Jiménez-Alfaro, B. 2018. </w:t>
      </w:r>
      <w:r w:rsidRPr="00927584">
        <w:rPr>
          <w:rFonts w:ascii="Calibri" w:hAnsi="Calibri" w:cs="Calibri"/>
          <w:noProof/>
          <w:kern w:val="0"/>
        </w:rPr>
        <w:t xml:space="preserve">Hydrothermal thresholds for seed germination in winter annual forbs from old-field Mediterranean landscapes. </w:t>
      </w:r>
      <w:r w:rsidRPr="00927584">
        <w:rPr>
          <w:rFonts w:ascii="Calibri" w:hAnsi="Calibri" w:cs="Calibri"/>
          <w:i/>
          <w:iCs/>
          <w:noProof/>
          <w:kern w:val="0"/>
        </w:rPr>
        <w:t>Plant Biology</w:t>
      </w:r>
      <w:r w:rsidRPr="00927584">
        <w:rPr>
          <w:rFonts w:ascii="Calibri" w:hAnsi="Calibri" w:cs="Calibri"/>
          <w:noProof/>
          <w:kern w:val="0"/>
        </w:rPr>
        <w:t xml:space="preserve"> 21: 449–457.</w:t>
      </w:r>
    </w:p>
    <w:p w:rsidR="00594767" w:rsidRPr="00DD3073"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Gelviz-Gelvez, S.M., Pavón, N.P., Flores, J., Barragán, F., &amp; Paz, H. 2020. Germination of seven species of shrubs in semiarid central Mexico: Effect of drought and seed size. </w:t>
      </w:r>
      <w:r w:rsidRPr="00DD3073">
        <w:rPr>
          <w:rFonts w:ascii="Calibri" w:hAnsi="Calibri" w:cs="Calibri"/>
          <w:i/>
          <w:iCs/>
          <w:noProof/>
          <w:kern w:val="0"/>
          <w:lang w:val="es-ES"/>
        </w:rPr>
        <w:t>Botanical Sciences</w:t>
      </w:r>
      <w:r w:rsidRPr="00DD3073">
        <w:rPr>
          <w:rFonts w:ascii="Calibri" w:hAnsi="Calibri" w:cs="Calibri"/>
          <w:noProof/>
          <w:kern w:val="0"/>
          <w:lang w:val="es-ES"/>
        </w:rPr>
        <w:t xml:space="preserve"> 98: 464–47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Giménez-Benavides, L., Escudero, A., &amp; Iriondo, J.M. 2007. </w:t>
      </w:r>
      <w:r w:rsidRPr="00927584">
        <w:rPr>
          <w:rFonts w:ascii="Calibri" w:hAnsi="Calibri" w:cs="Calibri"/>
          <w:noProof/>
          <w:kern w:val="0"/>
        </w:rPr>
        <w:t xml:space="preserve">Local adaptation enhances seedling recruitment along an altitudinal gradient in a high mountain mediterranean plant. </w:t>
      </w:r>
      <w:r w:rsidRPr="00927584">
        <w:rPr>
          <w:rFonts w:ascii="Calibri" w:hAnsi="Calibri" w:cs="Calibri"/>
          <w:i/>
          <w:iCs/>
          <w:noProof/>
          <w:kern w:val="0"/>
        </w:rPr>
        <w:t>Annals of Botany</w:t>
      </w:r>
      <w:r w:rsidRPr="00927584">
        <w:rPr>
          <w:rFonts w:ascii="Calibri" w:hAnsi="Calibri" w:cs="Calibri"/>
          <w:noProof/>
          <w:kern w:val="0"/>
        </w:rPr>
        <w:t xml:space="preserve"> 99: 723–73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Graham, E., Rundel, P., Kaiser, W., Lam, Y., Stealey, M., &amp; Yuen, E. 2012. Fine-scale patterns of soil and plant surface temperatures in an alpine fellfield habitat, white mountains, California. </w:t>
      </w:r>
      <w:r w:rsidRPr="00927584">
        <w:rPr>
          <w:rFonts w:ascii="Calibri" w:hAnsi="Calibri" w:cs="Calibri"/>
          <w:i/>
          <w:iCs/>
          <w:noProof/>
          <w:kern w:val="0"/>
        </w:rPr>
        <w:t>Arctic, Antarctic, and Alpine Research</w:t>
      </w:r>
      <w:r w:rsidRPr="00927584">
        <w:rPr>
          <w:rFonts w:ascii="Calibri" w:hAnsi="Calibri" w:cs="Calibri"/>
          <w:noProof/>
          <w:kern w:val="0"/>
        </w:rPr>
        <w:t xml:space="preserve"> 44: 288–295.</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Gremer, J.R., &amp; Venable, D.L. 2014. Bet hedging in desert winter annual plants: Optimal germination strategies in a variable environment. </w:t>
      </w:r>
      <w:r w:rsidRPr="00927584">
        <w:rPr>
          <w:rFonts w:ascii="Calibri" w:hAnsi="Calibri" w:cs="Calibri"/>
          <w:i/>
          <w:iCs/>
          <w:noProof/>
          <w:kern w:val="0"/>
        </w:rPr>
        <w:t>Ecology Letters</w:t>
      </w:r>
      <w:r w:rsidRPr="00927584">
        <w:rPr>
          <w:rFonts w:ascii="Calibri" w:hAnsi="Calibri" w:cs="Calibri"/>
          <w:noProof/>
          <w:kern w:val="0"/>
        </w:rPr>
        <w:t xml:space="preserve"> 17: 380–38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927584">
        <w:rPr>
          <w:rFonts w:ascii="Calibri" w:hAnsi="Calibri" w:cs="Calibri"/>
          <w:i/>
          <w:iCs/>
          <w:noProof/>
          <w:kern w:val="0"/>
        </w:rPr>
        <w:t>Ecology and Evolution</w:t>
      </w:r>
      <w:r w:rsidRPr="00927584">
        <w:rPr>
          <w:rFonts w:ascii="Calibri" w:hAnsi="Calibri" w:cs="Calibri"/>
          <w:noProof/>
          <w:kern w:val="0"/>
        </w:rPr>
        <w:t xml:space="preserve"> 13: 1–1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Hartig, F. 2020. DHARMa: Residual Diagnostics for Hierarchical (Multi-Level / Mixed) Regression Models. </w:t>
      </w:r>
    </w:p>
    <w:p w:rsidR="00594767" w:rsidRPr="00DD3073"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DD3073">
        <w:rPr>
          <w:rFonts w:ascii="Calibri" w:hAnsi="Calibri" w:cs="Calibri"/>
          <w:noProof/>
          <w:kern w:val="0"/>
          <w:lang w:val="es-ES"/>
        </w:rPr>
        <w:t xml:space="preserve">Jiménez- Alfaro, B., Fernandez-Pascual, E., &amp; Espinosa Del Alba, ClaraMarcenó, C. 2024. </w:t>
      </w:r>
      <w:r w:rsidRPr="00927584">
        <w:rPr>
          <w:rFonts w:ascii="Calibri" w:hAnsi="Calibri" w:cs="Calibri"/>
          <w:noProof/>
          <w:kern w:val="0"/>
        </w:rPr>
        <w:t xml:space="preserve">Journal of Vegetation Science Spatiotemporal patterns of microclimatic buffering in relict alpine communities. </w:t>
      </w:r>
      <w:r w:rsidRPr="00DD3073">
        <w:rPr>
          <w:rFonts w:ascii="Calibri" w:hAnsi="Calibri" w:cs="Calibri"/>
          <w:i/>
          <w:iCs/>
          <w:noProof/>
          <w:kern w:val="0"/>
          <w:lang w:val="es-ES"/>
        </w:rPr>
        <w:t>Journal of Vegeta</w:t>
      </w:r>
      <w:r w:rsidRPr="00DD3073">
        <w:rPr>
          <w:rFonts w:ascii="Calibri" w:hAnsi="Calibri" w:cs="Calibri"/>
          <w:noProof/>
          <w:kern w:val="0"/>
          <w:lang w:val="es-ES"/>
        </w:rPr>
        <w:t>.</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927584">
        <w:rPr>
          <w:rFonts w:ascii="Calibri" w:hAnsi="Calibri" w:cs="Calibri"/>
          <w:noProof/>
          <w:kern w:val="0"/>
        </w:rPr>
        <w:t xml:space="preserve">Checklist of the vascular plants of the Cantabrian Mountains. </w:t>
      </w:r>
      <w:r w:rsidRPr="00927584">
        <w:rPr>
          <w:rFonts w:ascii="Calibri" w:hAnsi="Calibri" w:cs="Calibri"/>
          <w:i/>
          <w:iCs/>
          <w:noProof/>
          <w:kern w:val="0"/>
        </w:rPr>
        <w:t>Mediterranean Botany</w:t>
      </w:r>
      <w:r w:rsidRPr="00927584">
        <w:rPr>
          <w:rFonts w:ascii="Calibri" w:hAnsi="Calibri" w:cs="Calibri"/>
          <w:noProof/>
          <w:kern w:val="0"/>
        </w:rPr>
        <w:t xml:space="preserve"> 42: 1–6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Jiménez-Alfaro, B., Hernández-González, M., Fernández-Pascual, E., Toorop, P., Frischie, S., &amp; Gálvez-Ramírez, C. 2018. </w:t>
      </w:r>
      <w:r w:rsidRPr="00927584">
        <w:rPr>
          <w:rFonts w:ascii="Calibri" w:hAnsi="Calibri" w:cs="Calibri"/>
          <w:noProof/>
          <w:kern w:val="0"/>
        </w:rPr>
        <w:t xml:space="preserve">Germination ecology of winter annual grasses in Mediterranean climates: Applications for soil cover in olive groves. </w:t>
      </w:r>
      <w:r w:rsidRPr="00927584">
        <w:rPr>
          <w:rFonts w:ascii="Calibri" w:hAnsi="Calibri" w:cs="Calibri"/>
          <w:i/>
          <w:iCs/>
          <w:noProof/>
          <w:kern w:val="0"/>
        </w:rPr>
        <w:t>Agriculture, Ecosystems and Environment</w:t>
      </w:r>
      <w:r w:rsidRPr="00927584">
        <w:rPr>
          <w:rFonts w:ascii="Calibri" w:hAnsi="Calibri" w:cs="Calibri"/>
          <w:noProof/>
          <w:kern w:val="0"/>
        </w:rPr>
        <w:t xml:space="preserve"> 262: 29–35.</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Jump, A.S., Marchant, R., &amp; Peñuelas, J. 2009. Environmental change and the option value of genetic diversity. </w:t>
      </w:r>
      <w:r w:rsidRPr="00927584">
        <w:rPr>
          <w:rFonts w:ascii="Calibri" w:hAnsi="Calibri" w:cs="Calibri"/>
          <w:i/>
          <w:iCs/>
          <w:noProof/>
          <w:kern w:val="0"/>
        </w:rPr>
        <w:t>Trends in Plant Science</w:t>
      </w:r>
      <w:r w:rsidRPr="00927584">
        <w:rPr>
          <w:rFonts w:ascii="Calibri" w:hAnsi="Calibri" w:cs="Calibri"/>
          <w:noProof/>
          <w:kern w:val="0"/>
        </w:rPr>
        <w:t xml:space="preserve"> 14: 51–5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927584">
        <w:rPr>
          <w:rFonts w:ascii="Calibri" w:hAnsi="Calibri" w:cs="Calibri"/>
          <w:i/>
          <w:iCs/>
          <w:noProof/>
          <w:kern w:val="0"/>
        </w:rPr>
        <w:t>Oecologia</w:t>
      </w:r>
      <w:r w:rsidRPr="00927584">
        <w:rPr>
          <w:rFonts w:ascii="Calibri" w:hAnsi="Calibri" w:cs="Calibri"/>
          <w:noProof/>
          <w:kern w:val="0"/>
        </w:rPr>
        <w:t xml:space="preserve"> 125: 11–1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ikuzawa, K., &amp; Koyama, H. 1999. Scaling of soil water absorption by seeds: an experiment using seed analogues. </w:t>
      </w:r>
      <w:r w:rsidRPr="00927584">
        <w:rPr>
          <w:rFonts w:ascii="Calibri" w:hAnsi="Calibri" w:cs="Calibri"/>
          <w:i/>
          <w:iCs/>
          <w:noProof/>
          <w:kern w:val="0"/>
        </w:rPr>
        <w:t>Seed Science Research</w:t>
      </w:r>
      <w:r w:rsidRPr="00927584">
        <w:rPr>
          <w:rFonts w:ascii="Calibri" w:hAnsi="Calibri" w:cs="Calibri"/>
          <w:noProof/>
          <w:kern w:val="0"/>
        </w:rPr>
        <w:t xml:space="preserve"> 9: 171–17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Kinnison, M.T., &amp; Hairston, N.G. 2007. Eco-evolutionary conservation biology: Contemporary evolution and the dynamics of persistence. </w:t>
      </w:r>
      <w:r w:rsidRPr="00927584">
        <w:rPr>
          <w:rFonts w:ascii="Calibri" w:hAnsi="Calibri" w:cs="Calibri"/>
          <w:i/>
          <w:iCs/>
          <w:noProof/>
          <w:kern w:val="0"/>
        </w:rPr>
        <w:t>Functional Ecology</w:t>
      </w:r>
      <w:r w:rsidRPr="00927584">
        <w:rPr>
          <w:rFonts w:ascii="Calibri" w:hAnsi="Calibri" w:cs="Calibri"/>
          <w:noProof/>
          <w:kern w:val="0"/>
        </w:rPr>
        <w:t xml:space="preserve"> 21: 444–454.</w:t>
      </w:r>
    </w:p>
    <w:p w:rsidR="00594767"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an Kleunen, M., &amp; Fischer, M. 2005. Constraints on the evolution of adaptive phenotypic plasticity in plants. </w:t>
      </w:r>
      <w:r w:rsidRPr="00927584">
        <w:rPr>
          <w:rFonts w:ascii="Calibri" w:hAnsi="Calibri" w:cs="Calibri"/>
          <w:i/>
          <w:iCs/>
          <w:noProof/>
          <w:kern w:val="0"/>
        </w:rPr>
        <w:t>New Phytologist</w:t>
      </w:r>
      <w:r w:rsidRPr="00927584">
        <w:rPr>
          <w:rFonts w:ascii="Calibri" w:hAnsi="Calibri" w:cs="Calibri"/>
          <w:noProof/>
          <w:kern w:val="0"/>
        </w:rPr>
        <w:t xml:space="preserve"> 166: 49–60.</w:t>
      </w:r>
    </w:p>
    <w:p w:rsidR="00594767" w:rsidRPr="000B72B9" w:rsidRDefault="00594767" w:rsidP="00594767">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örner, C. (2021) </w:t>
      </w:r>
      <w:r w:rsidRPr="00192EC5">
        <w:rPr>
          <w:rFonts w:ascii="Calibri" w:hAnsi="Calibri" w:cs="Calibri"/>
          <w:i/>
          <w:iCs/>
          <w:noProof/>
        </w:rPr>
        <w:t>Alpine Plant Life</w:t>
      </w:r>
      <w:r w:rsidRPr="00192EC5">
        <w:rPr>
          <w:rFonts w:ascii="Calibri" w:hAnsi="Calibri" w:cs="Calibri"/>
          <w:noProof/>
        </w:rPr>
        <w:t>. 3rd edn. Edited by Springer Nature Switzerland AG 2021. Springer Cham. doi: 10.1007/978-3-030-59538-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örner, C., &amp; Hiltbrunner, E. 2021. Why is the alpine flora comparatively robust against climatic warming? </w:t>
      </w:r>
      <w:r w:rsidRPr="00927584">
        <w:rPr>
          <w:rFonts w:ascii="Calibri" w:hAnsi="Calibri" w:cs="Calibri"/>
          <w:i/>
          <w:iCs/>
          <w:noProof/>
          <w:kern w:val="0"/>
        </w:rPr>
        <w:t>Diversity</w:t>
      </w:r>
      <w:r w:rsidRPr="00927584">
        <w:rPr>
          <w:rFonts w:ascii="Calibri" w:hAnsi="Calibri" w:cs="Calibri"/>
          <w:noProof/>
          <w:kern w:val="0"/>
        </w:rPr>
        <w:t xml:space="preserve"> 1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os, M., &amp; Poschlod, P. 2008. Correlates of inter-specific variation in germination response to water stress in a semi-arid savannah. </w:t>
      </w:r>
      <w:r w:rsidRPr="00927584">
        <w:rPr>
          <w:rFonts w:ascii="Calibri" w:hAnsi="Calibri" w:cs="Calibri"/>
          <w:i/>
          <w:iCs/>
          <w:noProof/>
          <w:kern w:val="0"/>
        </w:rPr>
        <w:t>Basic and Applied Ecology</w:t>
      </w:r>
      <w:r w:rsidRPr="00927584">
        <w:rPr>
          <w:rFonts w:ascii="Calibri" w:hAnsi="Calibri" w:cs="Calibri"/>
          <w:noProof/>
          <w:kern w:val="0"/>
        </w:rPr>
        <w:t xml:space="preserve"> 9: 645–65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otlarski, S., Gobiet, A., Morin, S., Olefs, M., Rajczak, J., &amp; Samacoïts, R. 2023. 21st Century alpine climate change. </w:t>
      </w:r>
      <w:r w:rsidRPr="00927584">
        <w:rPr>
          <w:rFonts w:ascii="Calibri" w:hAnsi="Calibri" w:cs="Calibri"/>
          <w:i/>
          <w:iCs/>
          <w:noProof/>
          <w:kern w:val="0"/>
        </w:rPr>
        <w:t>Climate Dynamics</w:t>
      </w:r>
      <w:r w:rsidRPr="00927584">
        <w:rPr>
          <w:rFonts w:ascii="Calibri" w:hAnsi="Calibri" w:cs="Calibri"/>
          <w:noProof/>
          <w:kern w:val="0"/>
        </w:rPr>
        <w:t xml:space="preserve"> 60: 65–8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Kurze, S., Bareither, N., &amp; Metz, J. 2017. Phenology, roots and reproductive allocation, but not the LHS scheme, shape ecotypes along an aridity gradient. </w:t>
      </w:r>
      <w:r w:rsidRPr="00927584">
        <w:rPr>
          <w:rFonts w:ascii="Calibri" w:hAnsi="Calibri" w:cs="Calibri"/>
          <w:i/>
          <w:iCs/>
          <w:noProof/>
          <w:kern w:val="0"/>
        </w:rPr>
        <w:t>Perspectives in Plant Ecology, Evolution and Systematics</w:t>
      </w:r>
      <w:r w:rsidRPr="00927584">
        <w:rPr>
          <w:rFonts w:ascii="Calibri" w:hAnsi="Calibri" w:cs="Calibri"/>
          <w:noProof/>
          <w:kern w:val="0"/>
        </w:rPr>
        <w:t xml:space="preserve"> 29: 20–2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ampei, C., Metz, J., &amp; Tielbörger, K. 2017. Clinal population divergence in an adaptive parental environmental effect that adjusts seed banking. </w:t>
      </w:r>
      <w:r w:rsidRPr="00927584">
        <w:rPr>
          <w:rFonts w:ascii="Calibri" w:hAnsi="Calibri" w:cs="Calibri"/>
          <w:i/>
          <w:iCs/>
          <w:noProof/>
          <w:kern w:val="0"/>
        </w:rPr>
        <w:t>New Phytologist</w:t>
      </w:r>
      <w:r w:rsidRPr="00927584">
        <w:rPr>
          <w:rFonts w:ascii="Calibri" w:hAnsi="Calibri" w:cs="Calibri"/>
          <w:noProof/>
          <w:kern w:val="0"/>
        </w:rPr>
        <w:t xml:space="preserve"> 214: 1230–124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ande, R. 2009. Adaptation to an extraordinary environment by evolution of phenotypic plasticity and genetic assimilation. </w:t>
      </w:r>
      <w:r w:rsidRPr="00927584">
        <w:rPr>
          <w:rFonts w:ascii="Calibri" w:hAnsi="Calibri" w:cs="Calibri"/>
          <w:i/>
          <w:iCs/>
          <w:noProof/>
          <w:kern w:val="0"/>
        </w:rPr>
        <w:t>Journal of Evolutionary Biology</w:t>
      </w:r>
      <w:r w:rsidRPr="00927584">
        <w:rPr>
          <w:rFonts w:ascii="Calibri" w:hAnsi="Calibri" w:cs="Calibri"/>
          <w:noProof/>
          <w:kern w:val="0"/>
        </w:rPr>
        <w:t xml:space="preserve"> 22: 1435–144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Levine, J.M., Mceachern, A.K., &amp; Cowan, C. 2011. Seasonal timing of first rain storms affects rare plant population dynamics. </w:t>
      </w:r>
      <w:r w:rsidRPr="00927584">
        <w:rPr>
          <w:rFonts w:ascii="Calibri" w:hAnsi="Calibri" w:cs="Calibri"/>
          <w:i/>
          <w:iCs/>
          <w:noProof/>
          <w:kern w:val="0"/>
        </w:rPr>
        <w:t>Ecology</w:t>
      </w:r>
      <w:r w:rsidRPr="00927584">
        <w:rPr>
          <w:rFonts w:ascii="Calibri" w:hAnsi="Calibri" w:cs="Calibri"/>
          <w:noProof/>
          <w:kern w:val="0"/>
        </w:rPr>
        <w:t xml:space="preserve"> 92: 2236–224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atesanz, S., Gianoli, E., &amp; Valladares, F. 2010. Global change and the evolution of phenotypic plasticity in plants. </w:t>
      </w:r>
      <w:r w:rsidRPr="00927584">
        <w:rPr>
          <w:rFonts w:ascii="Calibri" w:hAnsi="Calibri" w:cs="Calibri"/>
          <w:i/>
          <w:iCs/>
          <w:noProof/>
          <w:kern w:val="0"/>
        </w:rPr>
        <w:t>Annals of the New York Academy of Sciences</w:t>
      </w:r>
      <w:r w:rsidRPr="00927584">
        <w:rPr>
          <w:rFonts w:ascii="Calibri" w:hAnsi="Calibri" w:cs="Calibri"/>
          <w:noProof/>
          <w:kern w:val="0"/>
        </w:rPr>
        <w:t xml:space="preserve"> 1206: 35–55.</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927584">
        <w:rPr>
          <w:rFonts w:ascii="Calibri" w:hAnsi="Calibri" w:cs="Calibri"/>
          <w:i/>
          <w:iCs/>
          <w:noProof/>
          <w:kern w:val="0"/>
        </w:rPr>
        <w:t>Plant Growth Regulation</w:t>
      </w:r>
      <w:r w:rsidRPr="00927584">
        <w:rPr>
          <w:rFonts w:ascii="Calibri" w:hAnsi="Calibri" w:cs="Calibri"/>
          <w:noProof/>
          <w:kern w:val="0"/>
        </w:rPr>
        <w:t xml:space="preserve"> 97: 175–18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927584">
        <w:rPr>
          <w:rFonts w:ascii="Calibri" w:hAnsi="Calibri" w:cs="Calibri"/>
          <w:i/>
          <w:iCs/>
          <w:noProof/>
          <w:kern w:val="0"/>
        </w:rPr>
        <w:t>Journal of Arid Environments</w:t>
      </w:r>
      <w:r w:rsidRPr="00927584">
        <w:rPr>
          <w:rFonts w:ascii="Calibri" w:hAnsi="Calibri" w:cs="Calibri"/>
          <w:noProof/>
          <w:kern w:val="0"/>
        </w:rPr>
        <w:t xml:space="preserve"> 147: 25–3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Michel, B.E., &amp; Kaufmann, M.R. 1973. The Osmotic Potential of Polyethylene Glycol 60001. </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Mira, S., Veiga-Barbosa, L., Martínez-Laborde, J.B., Pérez-García, F., &amp; González-Benito, M.E. 2023. </w:t>
      </w:r>
      <w:r w:rsidRPr="00927584">
        <w:rPr>
          <w:rFonts w:ascii="Calibri" w:hAnsi="Calibri" w:cs="Calibri"/>
          <w:noProof/>
          <w:kern w:val="0"/>
        </w:rPr>
        <w:t xml:space="preserve">Effect of osmotic stress and salinity on germination and mucilage expansion of seeds of Plantago albicans L. (Plantaginaceae): Inter-population variation. </w:t>
      </w:r>
      <w:r w:rsidRPr="00927584">
        <w:rPr>
          <w:rFonts w:ascii="Calibri" w:hAnsi="Calibri" w:cs="Calibri"/>
          <w:i/>
          <w:iCs/>
          <w:noProof/>
          <w:kern w:val="0"/>
        </w:rPr>
        <w:t>Plant Species Biology</w:t>
      </w:r>
      <w:r w:rsidRPr="00927584">
        <w:rPr>
          <w:rFonts w:ascii="Calibri" w:hAnsi="Calibri" w:cs="Calibri"/>
          <w:noProof/>
          <w:kern w:val="0"/>
        </w:rPr>
        <w:t xml:space="preserve"> 38: 286–29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Mondoni, A., Daws, M.I., Belotti, J., &amp; Rossi, G. 2009. Germination requirements of the alpine endemic Silene elisabethae Jan: Effects of cold stratification, light and GA3. </w:t>
      </w:r>
      <w:r w:rsidRPr="00927584">
        <w:rPr>
          <w:rFonts w:ascii="Calibri" w:hAnsi="Calibri" w:cs="Calibri"/>
          <w:i/>
          <w:iCs/>
          <w:noProof/>
          <w:kern w:val="0"/>
        </w:rPr>
        <w:t>Seed Science and Technology</w:t>
      </w:r>
      <w:r w:rsidRPr="00927584">
        <w:rPr>
          <w:rFonts w:ascii="Calibri" w:hAnsi="Calibri" w:cs="Calibri"/>
          <w:noProof/>
          <w:kern w:val="0"/>
        </w:rPr>
        <w:t xml:space="preserve"> 37: 79–8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927584">
        <w:rPr>
          <w:rFonts w:ascii="Calibri" w:hAnsi="Calibri" w:cs="Calibri"/>
          <w:i/>
          <w:iCs/>
          <w:noProof/>
          <w:kern w:val="0"/>
        </w:rPr>
        <w:t>Trends in Plant Science</w:t>
      </w:r>
      <w:r w:rsidRPr="00927584">
        <w:rPr>
          <w:rFonts w:ascii="Calibri" w:hAnsi="Calibri" w:cs="Calibri"/>
          <w:noProof/>
          <w:kern w:val="0"/>
        </w:rPr>
        <w:t xml:space="preserve"> 15: 684–69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927584">
        <w:rPr>
          <w:rFonts w:ascii="Calibri" w:hAnsi="Calibri" w:cs="Calibri"/>
          <w:i/>
          <w:iCs/>
          <w:noProof/>
          <w:kern w:val="0"/>
        </w:rPr>
        <w:t>Annals of Botany</w:t>
      </w:r>
      <w:r w:rsidRPr="00927584">
        <w:rPr>
          <w:rFonts w:ascii="Calibri" w:hAnsi="Calibri" w:cs="Calibri"/>
          <w:noProof/>
          <w:kern w:val="0"/>
        </w:rPr>
        <w:t xml:space="preserve"> 110: 1651–166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ausas, J.G., Lamont, B.B., Keeley, J.E., &amp; Bond, W.J. 2022. Bet-hedging and best-bet strategies shape seed dormancy. </w:t>
      </w:r>
      <w:r w:rsidRPr="00927584">
        <w:rPr>
          <w:rFonts w:ascii="Calibri" w:hAnsi="Calibri" w:cs="Calibri"/>
          <w:i/>
          <w:iCs/>
          <w:noProof/>
          <w:kern w:val="0"/>
        </w:rPr>
        <w:t>New Phytologist</w:t>
      </w:r>
      <w:r w:rsidRPr="00927584">
        <w:rPr>
          <w:rFonts w:ascii="Calibri" w:hAnsi="Calibri" w:cs="Calibri"/>
          <w:noProof/>
          <w:kern w:val="0"/>
        </w:rPr>
        <w:t xml:space="preserve"> 236: 1232–123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edersen, T.L. 2023. patchwork: The Composer of Plots. </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ons, T.L., &amp; Fenner, M. 2000. Seed responses to light. In </w:t>
      </w:r>
      <w:r w:rsidRPr="00927584">
        <w:rPr>
          <w:rFonts w:ascii="Calibri" w:hAnsi="Calibri" w:cs="Calibri"/>
          <w:i/>
          <w:iCs/>
          <w:noProof/>
          <w:kern w:val="0"/>
        </w:rPr>
        <w:t>Seeds: the ecology of regeneration in plant communities 2</w:t>
      </w:r>
      <w:r w:rsidRPr="00927584">
        <w:rPr>
          <w:rFonts w:ascii="Calibri" w:hAnsi="Calibri" w:cs="Calibri"/>
          <w:noProof/>
          <w:kern w:val="0"/>
        </w:rPr>
        <w:t>, pp. 237–26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Potvin, C., &amp; Tousignant, D. 1996. Evolutionary consequences of simulated global change: Genetic adaptation or adaptive phenotypic plasticity. </w:t>
      </w:r>
      <w:r w:rsidRPr="00927584">
        <w:rPr>
          <w:rFonts w:ascii="Calibri" w:hAnsi="Calibri" w:cs="Calibri"/>
          <w:i/>
          <w:iCs/>
          <w:noProof/>
          <w:kern w:val="0"/>
        </w:rPr>
        <w:t>Oecologia</w:t>
      </w:r>
      <w:r w:rsidRPr="00927584">
        <w:rPr>
          <w:rFonts w:ascii="Calibri" w:hAnsi="Calibri" w:cs="Calibri"/>
          <w:noProof/>
          <w:kern w:val="0"/>
        </w:rPr>
        <w:t xml:space="preserve"> 108: 683–69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R Core Team. 2022. R: A Language and Environment for Statistical Computing. </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Ram, K., &amp; Wickham, H. 2023. wesanderson: A Wes Anderson Palette Generator. </w:t>
      </w:r>
    </w:p>
    <w:p w:rsidR="00594767" w:rsidRPr="00594767"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Reed, T.E., Schindler, D.E., &amp; Waples, R.S. 2011. Interacting Effects of Phenotypic Plasticity and Evolution on Population Persistence in a Changing Climate. </w:t>
      </w:r>
      <w:r w:rsidRPr="00594767">
        <w:rPr>
          <w:rFonts w:ascii="Calibri" w:hAnsi="Calibri" w:cs="Calibri"/>
          <w:i/>
          <w:iCs/>
          <w:noProof/>
          <w:kern w:val="0"/>
          <w:lang w:val="es-ES"/>
        </w:rPr>
        <w:t>Conservation Biology</w:t>
      </w:r>
      <w:r w:rsidRPr="00594767">
        <w:rPr>
          <w:rFonts w:ascii="Calibri" w:hAnsi="Calibri" w:cs="Calibri"/>
          <w:noProof/>
          <w:kern w:val="0"/>
          <w:lang w:val="es-ES"/>
        </w:rPr>
        <w:t xml:space="preserve"> 25: 56–6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05854">
        <w:rPr>
          <w:lang w:val="es-ES"/>
        </w:rPr>
        <w:t>Rocha, J.</w:t>
      </w:r>
      <w:proofErr w:type="gramStart"/>
      <w:r w:rsidRPr="00D05854">
        <w:rPr>
          <w:lang w:val="es-ES"/>
        </w:rPr>
        <w:t>,  Almeida</w:t>
      </w:r>
      <w:proofErr w:type="gramEnd"/>
      <w:r w:rsidRPr="00D05854">
        <w:rPr>
          <w:lang w:val="es-ES"/>
        </w:rPr>
        <w:t xml:space="preserve">, P., </w:t>
      </w:r>
      <w:proofErr w:type="spellStart"/>
      <w:r w:rsidRPr="00D05854">
        <w:rPr>
          <w:lang w:val="es-ES"/>
        </w:rPr>
        <w:t>Garcia</w:t>
      </w:r>
      <w:proofErr w:type="spellEnd"/>
      <w:r w:rsidRPr="00D05854">
        <w:rPr>
          <w:lang w:val="es-ES"/>
        </w:rPr>
        <w:t xml:space="preserve">-Cabral, I., </w:t>
      </w:r>
      <w:proofErr w:type="spellStart"/>
      <w:r w:rsidRPr="00D05854">
        <w:rPr>
          <w:lang w:val="es-ES"/>
        </w:rPr>
        <w:t>Jaffe</w:t>
      </w:r>
      <w:proofErr w:type="spellEnd"/>
      <w:r w:rsidRPr="00D05854">
        <w:rPr>
          <w:lang w:val="es-ES"/>
        </w:rPr>
        <w:t xml:space="preserve">, M., Ramírez-Rodríguez, R., </w:t>
      </w:r>
      <w:proofErr w:type="spellStart"/>
      <w:r w:rsidRPr="00D05854">
        <w:rPr>
          <w:lang w:val="es-ES"/>
        </w:rPr>
        <w:t>Amich</w:t>
      </w:r>
      <w:proofErr w:type="spellEnd"/>
      <w:r w:rsidRPr="00D05854">
        <w:rPr>
          <w:lang w:val="es-ES"/>
        </w:rPr>
        <w:t xml:space="preserve">, F.,  &amp; </w:t>
      </w:r>
      <w:proofErr w:type="spellStart"/>
      <w:r w:rsidRPr="00D05854">
        <w:rPr>
          <w:lang w:val="es-ES"/>
        </w:rPr>
        <w:t>Crespí</w:t>
      </w:r>
      <w:proofErr w:type="spellEnd"/>
      <w:r w:rsidRPr="00D05854">
        <w:rPr>
          <w:lang w:val="es-ES"/>
        </w:rPr>
        <w:t xml:space="preserve">, A.L. 2017. </w:t>
      </w:r>
      <w:proofErr w:type="spellStart"/>
      <w:r>
        <w:t>Morpho</w:t>
      </w:r>
      <w:proofErr w:type="spellEnd"/>
      <w:r>
        <w:t xml:space="preserve">-environmental characterization of the genus Dianthus L. in the Iberian Peninsula: environmental trends for D. </w:t>
      </w:r>
      <w:proofErr w:type="spellStart"/>
      <w:r>
        <w:t>pungens</w:t>
      </w:r>
      <w:proofErr w:type="spellEnd"/>
      <w:r>
        <w:t xml:space="preserve"> group under climate change scenarios, </w:t>
      </w:r>
      <w:r w:rsidRPr="00D05854">
        <w:rPr>
          <w:i/>
        </w:rPr>
        <w:lastRenderedPageBreak/>
        <w:t>Botany Letters</w:t>
      </w:r>
      <w:r>
        <w:t>, 164:3, 209-227.</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05854">
        <w:rPr>
          <w:rFonts w:ascii="Calibri" w:hAnsi="Calibri" w:cs="Calibri"/>
          <w:noProof/>
          <w:kern w:val="0"/>
          <w:lang w:val="es-ES"/>
        </w:rPr>
        <w:t xml:space="preserve">Rosbakh, S., Fernández-Pascual, E., Mondoni, A., &amp; Onipchenko, V. 2022. </w:t>
      </w:r>
      <w:r w:rsidRPr="00927584">
        <w:rPr>
          <w:rFonts w:ascii="Calibri" w:hAnsi="Calibri" w:cs="Calibri"/>
          <w:noProof/>
          <w:kern w:val="0"/>
        </w:rPr>
        <w:t xml:space="preserve">Alpine plant communities differ in their seed germination requirements along a snowmelt gradient in the Caucasus. </w:t>
      </w:r>
      <w:r w:rsidRPr="00927584">
        <w:rPr>
          <w:rFonts w:ascii="Calibri" w:hAnsi="Calibri" w:cs="Calibri"/>
          <w:i/>
          <w:iCs/>
          <w:noProof/>
          <w:kern w:val="0"/>
        </w:rPr>
        <w:t>Alpine Botany</w:t>
      </w:r>
      <w:r w:rsidRPr="00927584">
        <w:rPr>
          <w:rFonts w:ascii="Calibri" w:hAnsi="Calibri" w:cs="Calibri"/>
          <w:noProof/>
          <w:kern w:val="0"/>
        </w:rPr>
        <w:t xml:space="preserve"> 132: 223–232.</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cherrer, D., &amp; Körner, C. 2011. Topographically controlled thermal-habitat differentiation buffers alpine plant diversity against climate warming. </w:t>
      </w:r>
      <w:r w:rsidRPr="00927584">
        <w:rPr>
          <w:rFonts w:ascii="Calibri" w:hAnsi="Calibri" w:cs="Calibri"/>
          <w:i/>
          <w:iCs/>
          <w:noProof/>
          <w:kern w:val="0"/>
        </w:rPr>
        <w:t>Journal of Biogeography</w:t>
      </w:r>
      <w:r w:rsidRPr="00927584">
        <w:rPr>
          <w:rFonts w:ascii="Calibri" w:hAnsi="Calibri" w:cs="Calibri"/>
          <w:noProof/>
          <w:kern w:val="0"/>
        </w:rPr>
        <w:t xml:space="preserve"> 38: 406–416.</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927584">
        <w:rPr>
          <w:rFonts w:ascii="Calibri" w:hAnsi="Calibri" w:cs="Calibri"/>
          <w:i/>
          <w:iCs/>
          <w:noProof/>
          <w:kern w:val="0"/>
        </w:rPr>
        <w:t>Earth-Science Reviews</w:t>
      </w:r>
      <w:r w:rsidRPr="00927584">
        <w:rPr>
          <w:rFonts w:ascii="Calibri" w:hAnsi="Calibri" w:cs="Calibri"/>
          <w:noProof/>
          <w:kern w:val="0"/>
        </w:rPr>
        <w:t xml:space="preserve"> 99: 125–161.</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Sumner, E., &amp; Venn, S. 2021. Plant responses to changing water supply and availability in high elevation ecosystems: A quantitative systematic review and meta‐analysis. </w:t>
      </w:r>
      <w:r w:rsidRPr="00927584">
        <w:rPr>
          <w:rFonts w:ascii="Calibri" w:hAnsi="Calibri" w:cs="Calibri"/>
          <w:i/>
          <w:iCs/>
          <w:noProof/>
          <w:kern w:val="0"/>
        </w:rPr>
        <w:t>Land</w:t>
      </w:r>
      <w:r w:rsidRPr="00927584">
        <w:rPr>
          <w:rFonts w:ascii="Calibri" w:hAnsi="Calibri" w:cs="Calibri"/>
          <w:noProof/>
          <w:kern w:val="0"/>
        </w:rPr>
        <w:t xml:space="preserve"> 1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Tuljapurkar, S. 1990. Delayed reproduction and fitness in variable environments. </w:t>
      </w:r>
      <w:r w:rsidRPr="00927584">
        <w:rPr>
          <w:rFonts w:ascii="Calibri" w:hAnsi="Calibri" w:cs="Calibri"/>
          <w:i/>
          <w:iCs/>
          <w:noProof/>
          <w:kern w:val="0"/>
        </w:rPr>
        <w:t>Proceedings of the National Academy of Sciences of the United States of America</w:t>
      </w:r>
      <w:r w:rsidRPr="00927584">
        <w:rPr>
          <w:rFonts w:ascii="Calibri" w:hAnsi="Calibri" w:cs="Calibri"/>
          <w:noProof/>
          <w:kern w:val="0"/>
        </w:rPr>
        <w:t xml:space="preserve"> 87: 1139–1143.</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Tuljapurkar, S., &amp; Wiener, P. 2000. Escape in time: stay young or age gracefully? </w:t>
      </w:r>
      <w:r w:rsidRPr="00927584">
        <w:rPr>
          <w:rFonts w:ascii="Calibri" w:hAnsi="Calibri" w:cs="Calibri"/>
          <w:i/>
          <w:iCs/>
          <w:noProof/>
          <w:kern w:val="0"/>
        </w:rPr>
        <w:t>Ecological Modelling</w:t>
      </w:r>
      <w:r w:rsidRPr="00927584">
        <w:rPr>
          <w:rFonts w:ascii="Calibri" w:hAnsi="Calibri" w:cs="Calibri"/>
          <w:noProof/>
          <w:kern w:val="0"/>
        </w:rPr>
        <w:t xml:space="preserve"> 133: 143–159.</w:t>
      </w:r>
    </w:p>
    <w:p w:rsidR="00594767" w:rsidRPr="00DD3073" w:rsidRDefault="00594767" w:rsidP="00594767">
      <w:pPr>
        <w:widowControl w:val="0"/>
        <w:autoSpaceDE w:val="0"/>
        <w:autoSpaceDN w:val="0"/>
        <w:adjustRightInd w:val="0"/>
        <w:spacing w:line="360" w:lineRule="auto"/>
        <w:ind w:left="480" w:hanging="480"/>
        <w:rPr>
          <w:rFonts w:ascii="Calibri" w:hAnsi="Calibri" w:cs="Calibri"/>
          <w:noProof/>
          <w:kern w:val="0"/>
          <w:lang w:val="es-ES"/>
        </w:rPr>
      </w:pPr>
      <w:r w:rsidRPr="00927584">
        <w:rPr>
          <w:rFonts w:ascii="Calibri" w:hAnsi="Calibri" w:cs="Calibri"/>
          <w:noProof/>
          <w:kern w:val="0"/>
        </w:rPr>
        <w:t xml:space="preserve">Venable, D.L., &amp; Brown, J.S. 1988. The selective interactions of dispersal, dormancy, and seed size as adaptations for reducing risk in variable environments. </w:t>
      </w:r>
      <w:r w:rsidRPr="00DD3073">
        <w:rPr>
          <w:rFonts w:ascii="Calibri" w:hAnsi="Calibri" w:cs="Calibri"/>
          <w:i/>
          <w:iCs/>
          <w:noProof/>
          <w:kern w:val="0"/>
          <w:lang w:val="es-ES"/>
        </w:rPr>
        <w:t>American Naturalist</w:t>
      </w:r>
      <w:r w:rsidRPr="00DD3073">
        <w:rPr>
          <w:rFonts w:ascii="Calibri" w:hAnsi="Calibri" w:cs="Calibri"/>
          <w:noProof/>
          <w:kern w:val="0"/>
          <w:lang w:val="es-ES"/>
        </w:rPr>
        <w:t xml:space="preserve"> 131: 360–384.</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DD3073">
        <w:rPr>
          <w:rFonts w:ascii="Calibri" w:hAnsi="Calibri" w:cs="Calibri"/>
          <w:noProof/>
          <w:kern w:val="0"/>
          <w:lang w:val="es-ES"/>
        </w:rPr>
        <w:t xml:space="preserve">Villela, F.A., Doni Filho, L., &amp; Sequeira, E.L. 1991. Tabela de potencial osmótico em função da concentração de polietileno glicol 6.000 e da temperatura. </w:t>
      </w:r>
      <w:r w:rsidRPr="00927584">
        <w:rPr>
          <w:rFonts w:ascii="Calibri" w:hAnsi="Calibri" w:cs="Calibri"/>
          <w:i/>
          <w:iCs/>
          <w:noProof/>
          <w:kern w:val="0"/>
        </w:rPr>
        <w:t>Pesquisa Agropecuária Brasileira</w:t>
      </w:r>
      <w:r w:rsidRPr="00927584">
        <w:rPr>
          <w:rFonts w:ascii="Calibri" w:hAnsi="Calibri" w:cs="Calibri"/>
          <w:noProof/>
          <w:kern w:val="0"/>
        </w:rPr>
        <w:t xml:space="preserve"> 26: 1957–1968.</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illellas, J., &amp; García, M.B. 2017. Intrinsic and extrinsic drivers of recruitment across the distribution range of a seed-dimorphic herb. </w:t>
      </w:r>
      <w:r w:rsidRPr="00927584">
        <w:rPr>
          <w:rFonts w:ascii="Calibri" w:hAnsi="Calibri" w:cs="Calibri"/>
          <w:i/>
          <w:iCs/>
          <w:noProof/>
          <w:kern w:val="0"/>
        </w:rPr>
        <w:t>Plant Ecology</w:t>
      </w:r>
      <w:r w:rsidRPr="00927584">
        <w:rPr>
          <w:rFonts w:ascii="Calibri" w:hAnsi="Calibri" w:cs="Calibri"/>
          <w:noProof/>
          <w:kern w:val="0"/>
        </w:rPr>
        <w:t xml:space="preserve"> 218: 529–53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Vorkauf, M., Marty, C., Kahmen, A., &amp; Hiltbrunner, E. 2021. Past and future snowmelt trends in the Swiss Alps: the role of temperature and snowpack. </w:t>
      </w:r>
      <w:r w:rsidRPr="00927584">
        <w:rPr>
          <w:rFonts w:ascii="Calibri" w:hAnsi="Calibri" w:cs="Calibri"/>
          <w:i/>
          <w:iCs/>
          <w:noProof/>
          <w:kern w:val="0"/>
        </w:rPr>
        <w:t>Climatic Change</w:t>
      </w:r>
      <w:r w:rsidRPr="00927584">
        <w:rPr>
          <w:rFonts w:ascii="Calibri" w:hAnsi="Calibri" w:cs="Calibri"/>
          <w:noProof/>
          <w:kern w:val="0"/>
        </w:rPr>
        <w:t xml:space="preserve"> 165: 1–19.</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Walck, J.L., Hidayati, S.N., Dixon, K.W., Thompson, K., &amp; Poschlod, P. 2011. Climate change and plant regeneration from seed. </w:t>
      </w:r>
      <w:r w:rsidRPr="00927584">
        <w:rPr>
          <w:rFonts w:ascii="Calibri" w:hAnsi="Calibri" w:cs="Calibri"/>
          <w:i/>
          <w:iCs/>
          <w:noProof/>
          <w:kern w:val="0"/>
        </w:rPr>
        <w:t>Global Change Biology</w:t>
      </w:r>
      <w:r w:rsidRPr="00927584">
        <w:rPr>
          <w:rFonts w:ascii="Calibri" w:hAnsi="Calibri" w:cs="Calibri"/>
          <w:noProof/>
          <w:kern w:val="0"/>
        </w:rPr>
        <w:t xml:space="preserve"> 17: 2145–2161.</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t xml:space="preserve">Westerband, A.C., Funk, J.L., &amp; Barton, K.E. 2021. Intraspecific trait variation in plants: A renewed focus on its role in ecological processes. </w:t>
      </w:r>
      <w:r w:rsidRPr="00927584">
        <w:rPr>
          <w:rFonts w:ascii="Calibri" w:hAnsi="Calibri" w:cs="Calibri"/>
          <w:i/>
          <w:iCs/>
          <w:noProof/>
          <w:kern w:val="0"/>
        </w:rPr>
        <w:t>Annals of Botany</w:t>
      </w:r>
      <w:r w:rsidRPr="00927584">
        <w:rPr>
          <w:rFonts w:ascii="Calibri" w:hAnsi="Calibri" w:cs="Calibri"/>
          <w:noProof/>
          <w:kern w:val="0"/>
        </w:rPr>
        <w:t xml:space="preserve"> 127: 397–410.</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kern w:val="0"/>
        </w:rPr>
      </w:pPr>
      <w:r w:rsidRPr="00927584">
        <w:rPr>
          <w:rFonts w:ascii="Calibri" w:hAnsi="Calibri" w:cs="Calibri"/>
          <w:noProof/>
          <w:kern w:val="0"/>
        </w:rPr>
        <w:lastRenderedPageBreak/>
        <w:t xml:space="preserve">Wickham, H. 2016. ggplot2: Elegant Graphics for Data Analysis. </w:t>
      </w:r>
    </w:p>
    <w:p w:rsidR="00594767" w:rsidRPr="00927584" w:rsidRDefault="00594767" w:rsidP="00594767">
      <w:pPr>
        <w:widowControl w:val="0"/>
        <w:autoSpaceDE w:val="0"/>
        <w:autoSpaceDN w:val="0"/>
        <w:adjustRightInd w:val="0"/>
        <w:spacing w:line="360" w:lineRule="auto"/>
        <w:ind w:left="480" w:hanging="480"/>
        <w:rPr>
          <w:rFonts w:ascii="Calibri" w:hAnsi="Calibri" w:cs="Calibri"/>
          <w:noProof/>
        </w:rPr>
      </w:pPr>
      <w:r w:rsidRPr="00927584">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927584">
        <w:rPr>
          <w:rFonts w:ascii="Calibri" w:hAnsi="Calibri" w:cs="Calibri"/>
          <w:i/>
          <w:iCs/>
          <w:noProof/>
          <w:kern w:val="0"/>
        </w:rPr>
        <w:t>Ecology and Evolution</w:t>
      </w:r>
      <w:r w:rsidRPr="00927584">
        <w:rPr>
          <w:rFonts w:ascii="Calibri" w:hAnsi="Calibri" w:cs="Calibri"/>
          <w:noProof/>
          <w:kern w:val="0"/>
        </w:rPr>
        <w:t xml:space="preserve"> 9: 2149–2159.</w:t>
      </w:r>
    </w:p>
    <w:p w:rsidR="006F0A6D" w:rsidRDefault="00594767" w:rsidP="00594767">
      <w:r w:rsidRPr="00927584">
        <w:fldChar w:fldCharType="end"/>
      </w:r>
      <w:bookmarkStart w:id="1" w:name="_GoBack"/>
      <w:bookmarkEnd w:id="1"/>
    </w:p>
    <w:sectPr w:rsidR="006F0A6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4767"/>
    <w:rsid w:val="00594767"/>
    <w:rsid w:val="006F0A6D"/>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5</Pages>
  <Words>47576</Words>
  <Characters>271189</Characters>
  <Application>Microsoft Office Word</Application>
  <DocSecurity>0</DocSecurity>
  <Lines>2259</Lines>
  <Paragraphs>6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8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1</cp:revision>
  <dcterms:created xsi:type="dcterms:W3CDTF">2024-03-22T14:49:00Z</dcterms:created>
  <dcterms:modified xsi:type="dcterms:W3CDTF">2024-03-22T14:50:00Z</dcterms:modified>
</cp:coreProperties>
</file>